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80F25DA" w14:textId="3D6798A0" w:rsidR="0074560A" w:rsidRPr="00C933C2" w:rsidRDefault="0074560A" w:rsidP="00364E39">
      <w:pPr>
        <w:spacing w:after="160" w:line="480" w:lineRule="auto"/>
        <w:ind w:firstLine="0"/>
        <w:jc w:val="left"/>
        <w:rPr>
          <w:b/>
          <w:bCs/>
          <w:lang w:val="en-US"/>
        </w:rPr>
      </w:pPr>
      <w:r w:rsidRPr="00C933C2">
        <w:rPr>
          <w:b/>
          <w:bCs/>
          <w:lang w:val="en-US"/>
        </w:rPr>
        <w:t xml:space="preserve">Supplementary </w:t>
      </w:r>
      <w:r w:rsidR="00C933C2">
        <w:rPr>
          <w:b/>
          <w:bCs/>
          <w:lang w:val="en-US"/>
        </w:rPr>
        <w:t xml:space="preserve">Material </w:t>
      </w:r>
      <w:r w:rsidRPr="00C933C2">
        <w:rPr>
          <w:b/>
          <w:bCs/>
          <w:lang w:val="en-US"/>
        </w:rPr>
        <w:t>7. Flow diagram showing the flow of information through the different stages of the systematic review with meta-analysis.</w:t>
      </w:r>
    </w:p>
    <w:p w14:paraId="301B4FE9" w14:textId="34B18E71" w:rsidR="0074560A" w:rsidRPr="00C933C2" w:rsidRDefault="00DC7E99" w:rsidP="00364E39">
      <w:pPr>
        <w:spacing w:after="120" w:line="480" w:lineRule="auto"/>
        <w:ind w:firstLine="0"/>
        <w:jc w:val="left"/>
        <w:rPr>
          <w:b/>
          <w:bCs/>
          <w:lang w:val="en-US"/>
        </w:rPr>
      </w:pPr>
      <w:r w:rsidRPr="00C933C2">
        <w:rPr>
          <w:lang w:val="en-US"/>
        </w:rPr>
        <w:drawing>
          <wp:inline distT="0" distB="0" distL="0" distR="0" wp14:anchorId="1AB24604" wp14:editId="522EEA42">
            <wp:extent cx="5731510" cy="5222240"/>
            <wp:effectExtent l="19050" t="19050" r="21590" b="16510"/>
            <wp:docPr id="80056331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00563310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522224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0A682B5B" w14:textId="2134E883" w:rsidR="006A5312" w:rsidRPr="00C933C2" w:rsidRDefault="006A5312" w:rsidP="00364E39">
      <w:pPr>
        <w:spacing w:after="120" w:line="480" w:lineRule="auto"/>
        <w:ind w:firstLine="0"/>
        <w:rPr>
          <w:lang w:val="en-US"/>
        </w:rPr>
      </w:pPr>
      <w:r w:rsidRPr="00C933C2">
        <w:rPr>
          <w:b/>
          <w:bCs/>
          <w:lang w:val="en-US"/>
        </w:rPr>
        <w:t>Retention test</w:t>
      </w:r>
      <w:r w:rsidRPr="00C933C2">
        <w:rPr>
          <w:lang w:val="en-US"/>
        </w:rPr>
        <w:t>: Ninety-</w:t>
      </w:r>
      <w:r w:rsidR="00DC7E99" w:rsidRPr="00C933C2">
        <w:rPr>
          <w:lang w:val="en-US"/>
        </w:rPr>
        <w:t>five</w:t>
      </w:r>
      <w:r w:rsidRPr="00C933C2">
        <w:rPr>
          <w:lang w:val="en-US"/>
        </w:rPr>
        <w:t xml:space="preserve"> studies were excluded because they did not have a retention test, or the latter was assessed less than one hour after the end of practice (eligibility criteria) </w:t>
      </w:r>
      <w:r w:rsidRPr="00C933C2">
        <w:rPr>
          <w:lang w:val="en-US"/>
        </w:rPr>
        <w:fldChar w:fldCharType="begin">
          <w:fldData xml:space="preserve">NDM2NSAoUHJpbnQpJiN4RDsxNjYzLTQzNjU8L2lzYm4+PGFjY2Vzc2lvbi1udW0+MzQxOTQzMTc8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=
</w:fldData>
        </w:fldChar>
      </w:r>
      <w:r w:rsidR="00777806" w:rsidRPr="00C933C2">
        <w:rPr>
          <w:lang w:val="en-US"/>
        </w:rPr>
        <w:instrText xml:space="preserve"> ADDIN EN.CITE </w:instrText>
      </w:r>
      <w:r w:rsidR="00777806" w:rsidRPr="00C933C2">
        <w:rPr>
          <w:lang w:val="en-US"/>
        </w:rPr>
        <w:fldChar w:fldCharType="begin">
          <w:fldData xml:space="preserve">PEVuZE5vdGU+PENpdGU+PEF1dGhvcj5BYmRlbC1NYWxlazwvQXV0aG9yPjxZZWFyPjE5ODg8L1ll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==
</w:fldData>
        </w:fldChar>
      </w:r>
      <w:r w:rsidR="00777806" w:rsidRPr="00C933C2">
        <w:rPr>
          <w:lang w:val="en-US"/>
        </w:rPr>
        <w:instrText xml:space="preserve"> ADDIN EN.CITE.DATA </w:instrText>
      </w:r>
      <w:r w:rsidR="00777806" w:rsidRPr="00C933C2">
        <w:rPr>
          <w:lang w:val="en-US"/>
        </w:rPr>
      </w:r>
      <w:r w:rsidR="00777806" w:rsidRPr="00C933C2">
        <w:rPr>
          <w:lang w:val="en-US"/>
        </w:rPr>
        <w:fldChar w:fldCharType="end"/>
      </w:r>
      <w:r w:rsidR="00777806" w:rsidRPr="00C933C2">
        <w:rPr>
          <w:lang w:val="en-US"/>
        </w:rPr>
        <w:fldChar w:fldCharType="begin">
          <w:fldData xml:space="preserve">bmcvcGh5c2lvcGF0aG9sb2d5PC9rZXl3b3JkPjxrZXl3b3JkPkNlcmViZWxsdW0vZGlhZ25vc3Rp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==
</w:fldData>
        </w:fldChar>
      </w:r>
      <w:r w:rsidR="00777806" w:rsidRPr="00C933C2">
        <w:rPr>
          <w:lang w:val="en-US"/>
        </w:rPr>
        <w:instrText xml:space="preserve"> ADDIN EN.CITE.DATA </w:instrText>
      </w:r>
      <w:r w:rsidR="00777806" w:rsidRPr="00C933C2">
        <w:rPr>
          <w:lang w:val="en-US"/>
        </w:rPr>
      </w:r>
      <w:r w:rsidR="00777806" w:rsidRPr="00C933C2">
        <w:rPr>
          <w:lang w:val="en-US"/>
        </w:rPr>
        <w:fldChar w:fldCharType="end"/>
      </w:r>
      <w:r w:rsidR="00777806" w:rsidRPr="00C933C2">
        <w:rPr>
          <w:lang w:val="en-US"/>
        </w:rPr>
        <w:fldChar w:fldCharType="begin">
          <w:fldData xml:space="preserve">MDktMDItMDA1ODIuMTk4OTwvZWxlY3Ryb25pYy1yZXNvdXJjZS1udW0+PC9yZWNvcmQ+PC9DaXRl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==
</w:fldData>
        </w:fldChar>
      </w:r>
      <w:r w:rsidR="00777806" w:rsidRPr="00C933C2">
        <w:rPr>
          <w:lang w:val="en-US"/>
        </w:rPr>
        <w:instrText xml:space="preserve"> ADDIN EN.CITE.DATA </w:instrText>
      </w:r>
      <w:r w:rsidR="00777806" w:rsidRPr="00C933C2">
        <w:rPr>
          <w:lang w:val="en-US"/>
        </w:rPr>
      </w:r>
      <w:r w:rsidR="00777806" w:rsidRPr="00C933C2">
        <w:rPr>
          <w:lang w:val="en-US"/>
        </w:rPr>
        <w:fldChar w:fldCharType="end"/>
      </w:r>
      <w:r w:rsidR="00777806" w:rsidRPr="00C933C2">
        <w:rPr>
          <w:lang w:val="en-US"/>
        </w:rPr>
        <w:fldChar w:fldCharType="begin">
          <w:fldData xml:space="preserve">eWVhcj48cHViLWRhdGVzPjxkYXRlPk1hcjwvZGF0ZT48L3B1Yi1kYXRlcz48L2RhdGVzPjxpc2Ju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==
</w:fldData>
        </w:fldChar>
      </w:r>
      <w:r w:rsidR="00777806" w:rsidRPr="00C933C2">
        <w:rPr>
          <w:lang w:val="en-US"/>
        </w:rPr>
        <w:instrText xml:space="preserve"> ADDIN EN.CITE.DATA </w:instrText>
      </w:r>
      <w:r w:rsidR="00777806" w:rsidRPr="00C933C2">
        <w:rPr>
          <w:lang w:val="en-US"/>
        </w:rPr>
      </w:r>
      <w:r w:rsidR="00777806" w:rsidRPr="00C933C2">
        <w:rPr>
          <w:lang w:val="en-US"/>
        </w:rPr>
        <w:fldChar w:fldCharType="end"/>
      </w:r>
      <w:r w:rsidR="00777806" w:rsidRPr="00C933C2">
        <w:rPr>
          <w:lang w:val="en-US"/>
        </w:rPr>
        <w:fldChar w:fldCharType="begin">
          <w:fldData xml:space="preserve">NDM2NSAoUHJpbnQpJiN4RDsxNjYzLTQzNjU8L2lzYm4+PGFjY2Vzc2lvbi1udW0+MzQxOTQzMTc8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=
</w:fldData>
        </w:fldChar>
      </w:r>
      <w:r w:rsidR="00777806" w:rsidRPr="00C933C2">
        <w:rPr>
          <w:lang w:val="en-US"/>
        </w:rPr>
        <w:instrText xml:space="preserve"> ADDIN EN.CITE.DATA </w:instrText>
      </w:r>
      <w:r w:rsidR="00777806" w:rsidRPr="00C933C2">
        <w:rPr>
          <w:lang w:val="en-US"/>
        </w:rPr>
      </w:r>
      <w:r w:rsidR="00777806" w:rsidRPr="00C933C2">
        <w:rPr>
          <w:lang w:val="en-US"/>
        </w:rPr>
        <w:fldChar w:fldCharType="end"/>
      </w:r>
      <w:r w:rsidRPr="00C933C2">
        <w:rPr>
          <w:lang w:val="en-US"/>
        </w:rPr>
      </w:r>
      <w:r w:rsidRPr="00C933C2">
        <w:rPr>
          <w:lang w:val="en-US"/>
        </w:rPr>
        <w:fldChar w:fldCharType="separate"/>
      </w:r>
      <w:r w:rsidR="00387E25" w:rsidRPr="00C933C2">
        <w:rPr>
          <w:lang w:val="en-US"/>
        </w:rPr>
        <w:t>[1-95]</w:t>
      </w:r>
      <w:r w:rsidRPr="00C933C2">
        <w:rPr>
          <w:lang w:val="en-US"/>
        </w:rPr>
        <w:fldChar w:fldCharType="end"/>
      </w:r>
      <w:r w:rsidRPr="00C933C2">
        <w:rPr>
          <w:lang w:val="en-US"/>
        </w:rPr>
        <w:t>.</w:t>
      </w:r>
    </w:p>
    <w:p w14:paraId="5953F6BB" w14:textId="4A5705BF" w:rsidR="006A5312" w:rsidRPr="00C933C2" w:rsidRDefault="006A5312" w:rsidP="00364E39">
      <w:pPr>
        <w:spacing w:after="120" w:line="480" w:lineRule="auto"/>
        <w:ind w:firstLine="0"/>
        <w:rPr>
          <w:lang w:val="en-US"/>
        </w:rPr>
      </w:pPr>
      <w:r w:rsidRPr="00C933C2">
        <w:rPr>
          <w:b/>
          <w:bCs/>
          <w:lang w:val="en-US"/>
        </w:rPr>
        <w:t>No appropriate motor task</w:t>
      </w:r>
      <w:r w:rsidRPr="00C933C2">
        <w:rPr>
          <w:lang w:val="en-US"/>
        </w:rPr>
        <w:t xml:space="preserve">: Nineteen studies were excluded because they did not use an appropriate motor task/method to assess motor learning </w:t>
      </w:r>
      <w:r w:rsidRPr="00C933C2">
        <w:rPr>
          <w:lang w:val="en-US"/>
        </w:rPr>
        <w:fldChar w:fldCharType="begin">
          <w:fldData xml:space="preserve">dGhvcnM+PC9jb250cmlidXRvcnM+PGF1dGgtYWRkcmVzcz5FbGVjdHJpY2FsIGFuZCBDb21wdXRl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</w:fldData>
        </w:fldChar>
      </w:r>
      <w:r w:rsidR="00777806" w:rsidRPr="00C933C2">
        <w:rPr>
          <w:lang w:val="en-US"/>
        </w:rPr>
        <w:instrText xml:space="preserve"> ADDIN EN.CITE </w:instrText>
      </w:r>
      <w:r w:rsidR="00777806" w:rsidRPr="00C933C2">
        <w:rPr>
          <w:lang w:val="en-US"/>
        </w:rPr>
        <w:fldChar w:fldCharType="begin">
          <w:fldData xml:space="preserve">PEVuZE5vdGU+PENpdGU+PEF1dGhvcj5BZGFtPC9BdXRob3I+PFllYXI+MjAxMTwvWWVhcj48UmVj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==
</w:fldData>
        </w:fldChar>
      </w:r>
      <w:r w:rsidR="00777806" w:rsidRPr="00C933C2">
        <w:rPr>
          <w:lang w:val="en-US"/>
        </w:rPr>
        <w:instrText xml:space="preserve"> ADDIN EN.CITE.DATA </w:instrText>
      </w:r>
      <w:r w:rsidR="00777806" w:rsidRPr="00C933C2">
        <w:rPr>
          <w:lang w:val="en-US"/>
        </w:rPr>
      </w:r>
      <w:r w:rsidR="00777806" w:rsidRPr="00C933C2">
        <w:rPr>
          <w:lang w:val="en-US"/>
        </w:rPr>
        <w:fldChar w:fldCharType="end"/>
      </w:r>
      <w:r w:rsidR="00777806" w:rsidRPr="00C933C2">
        <w:rPr>
          <w:lang w:val="en-US"/>
        </w:rPr>
        <w:fldChar w:fldCharType="begin">
          <w:fldData xml:space="preserve">dGhvcnM+PC9jb250cmlidXRvcnM+PGF1dGgtYWRkcmVzcz5FbGVjdHJpY2FsIGFuZCBDb21wdXRl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</w:fldData>
        </w:fldChar>
      </w:r>
      <w:r w:rsidR="00777806" w:rsidRPr="00C933C2">
        <w:rPr>
          <w:lang w:val="en-US"/>
        </w:rPr>
        <w:instrText xml:space="preserve"> ADDIN EN.CITE.DATA </w:instrText>
      </w:r>
      <w:r w:rsidR="00777806" w:rsidRPr="00C933C2">
        <w:rPr>
          <w:lang w:val="en-US"/>
        </w:rPr>
      </w:r>
      <w:r w:rsidR="00777806" w:rsidRPr="00C933C2">
        <w:rPr>
          <w:lang w:val="en-US"/>
        </w:rPr>
        <w:fldChar w:fldCharType="end"/>
      </w:r>
      <w:r w:rsidRPr="00C933C2">
        <w:rPr>
          <w:lang w:val="en-US"/>
        </w:rPr>
      </w:r>
      <w:r w:rsidRPr="00C933C2">
        <w:rPr>
          <w:lang w:val="en-US"/>
        </w:rPr>
        <w:fldChar w:fldCharType="separate"/>
      </w:r>
      <w:r w:rsidR="00387E25" w:rsidRPr="00C933C2">
        <w:rPr>
          <w:lang w:val="en-US"/>
        </w:rPr>
        <w:t>[96-114]</w:t>
      </w:r>
      <w:r w:rsidRPr="00C933C2">
        <w:rPr>
          <w:lang w:val="en-US"/>
        </w:rPr>
        <w:fldChar w:fldCharType="end"/>
      </w:r>
      <w:r w:rsidR="00C933C2">
        <w:rPr>
          <w:lang w:val="en-US"/>
        </w:rPr>
        <w:t>.</w:t>
      </w:r>
    </w:p>
    <w:p w14:paraId="052D5860" w14:textId="53DA20BD" w:rsidR="006A5312" w:rsidRPr="00C933C2" w:rsidRDefault="006A5312" w:rsidP="00364E39">
      <w:pPr>
        <w:spacing w:after="120" w:line="480" w:lineRule="auto"/>
        <w:ind w:firstLine="0"/>
        <w:rPr>
          <w:lang w:val="en-US"/>
        </w:rPr>
      </w:pPr>
      <w:r w:rsidRPr="00C933C2">
        <w:rPr>
          <w:b/>
          <w:bCs/>
          <w:lang w:val="en-US"/>
        </w:rPr>
        <w:t>No appropriate study design</w:t>
      </w:r>
      <w:r w:rsidRPr="00C933C2">
        <w:rPr>
          <w:lang w:val="en-US"/>
        </w:rPr>
        <w:t xml:space="preserve">: Thirteen studies used a study design that did not meet the inclusion criteria </w:t>
      </w:r>
      <w:r w:rsidRPr="00C933C2">
        <w:rPr>
          <w:lang w:val="en-US"/>
        </w:rPr>
        <w:fldChar w:fldCharType="begin">
          <w:fldData xml:space="preserve">PEVuZE5vdGU+PENpdGU+PEF1dGhvcj5CZWxsbzwvQXV0aG9yPjxZZWFyPjIwMDg8L1llYXI+PFJl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</w:fldData>
        </w:fldChar>
      </w:r>
      <w:r w:rsidR="00777806" w:rsidRPr="00C933C2">
        <w:rPr>
          <w:lang w:val="en-US"/>
        </w:rPr>
        <w:instrText xml:space="preserve"> ADDIN EN.CITE </w:instrText>
      </w:r>
      <w:r w:rsidR="00777806" w:rsidRPr="00C933C2">
        <w:rPr>
          <w:lang w:val="en-US"/>
        </w:rPr>
        <w:fldChar w:fldCharType="begin">
          <w:fldData xml:space="preserve">PEVuZE5vdGU+PENpdGU+PEF1dGhvcj5CZWxsbzwvQXV0aG9yPjxZZWFyPjIwMDg8L1llYXI+PFJl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</w:fldData>
        </w:fldChar>
      </w:r>
      <w:r w:rsidR="00777806" w:rsidRPr="00C933C2">
        <w:rPr>
          <w:lang w:val="en-US"/>
        </w:rPr>
        <w:instrText xml:space="preserve"> ADDIN EN.CITE.DATA </w:instrText>
      </w:r>
      <w:r w:rsidR="00777806" w:rsidRPr="00C933C2">
        <w:rPr>
          <w:lang w:val="en-US"/>
        </w:rPr>
      </w:r>
      <w:r w:rsidR="00777806" w:rsidRPr="00C933C2">
        <w:rPr>
          <w:lang w:val="en-US"/>
        </w:rPr>
        <w:fldChar w:fldCharType="end"/>
      </w:r>
      <w:r w:rsidRPr="00C933C2">
        <w:rPr>
          <w:lang w:val="en-US"/>
        </w:rPr>
      </w:r>
      <w:r w:rsidRPr="00C933C2">
        <w:rPr>
          <w:lang w:val="en-US"/>
        </w:rPr>
        <w:fldChar w:fldCharType="separate"/>
      </w:r>
      <w:r w:rsidR="00387E25" w:rsidRPr="00C933C2">
        <w:rPr>
          <w:lang w:val="en-US"/>
        </w:rPr>
        <w:t>[115-127]</w:t>
      </w:r>
      <w:r w:rsidRPr="00C933C2">
        <w:rPr>
          <w:lang w:val="en-US"/>
        </w:rPr>
        <w:fldChar w:fldCharType="end"/>
      </w:r>
      <w:r w:rsidRPr="00C933C2">
        <w:rPr>
          <w:lang w:val="en-US"/>
        </w:rPr>
        <w:t>.</w:t>
      </w:r>
    </w:p>
    <w:p w14:paraId="37A418B1" w14:textId="666394B4" w:rsidR="006A5312" w:rsidRPr="00C933C2" w:rsidRDefault="006A5312" w:rsidP="00364E39">
      <w:pPr>
        <w:spacing w:after="120" w:line="480" w:lineRule="auto"/>
        <w:ind w:firstLine="0"/>
        <w:rPr>
          <w:lang w:val="en-US"/>
        </w:rPr>
      </w:pPr>
      <w:r w:rsidRPr="00C933C2">
        <w:rPr>
          <w:b/>
          <w:bCs/>
          <w:lang w:val="en-US"/>
        </w:rPr>
        <w:lastRenderedPageBreak/>
        <w:t>No appropriate population</w:t>
      </w:r>
      <w:r w:rsidRPr="00C933C2">
        <w:rPr>
          <w:lang w:val="en-US"/>
        </w:rPr>
        <w:t xml:space="preserve">: Two studies used deep brain stimulation </w:t>
      </w:r>
      <w:r w:rsidRPr="00C933C2">
        <w:rPr>
          <w:lang w:val="en-US"/>
        </w:rPr>
        <w:fldChar w:fldCharType="begin">
          <w:fldData xml:space="preserve">PEVuZE5vdGU+PENpdGU+PEF1dGhvcj5Cw6lkYXJkPC9BdXRob3I+PFllYXI+MjAxMTwvWWVhcj48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</w:fldData>
        </w:fldChar>
      </w:r>
      <w:r w:rsidR="00777806" w:rsidRPr="00C933C2">
        <w:rPr>
          <w:lang w:val="en-US"/>
        </w:rPr>
        <w:instrText xml:space="preserve"> ADDIN EN.CITE </w:instrText>
      </w:r>
      <w:r w:rsidR="00777806" w:rsidRPr="00C933C2">
        <w:rPr>
          <w:lang w:val="en-US"/>
        </w:rPr>
        <w:fldChar w:fldCharType="begin">
          <w:fldData xml:space="preserve">PEVuZE5vdGU+PENpdGU+PEF1dGhvcj5Cw6lkYXJkPC9BdXRob3I+PFllYXI+MjAxMTwvWWVhcj48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</w:fldData>
        </w:fldChar>
      </w:r>
      <w:r w:rsidR="00777806" w:rsidRPr="00C933C2">
        <w:rPr>
          <w:lang w:val="en-US"/>
        </w:rPr>
        <w:instrText xml:space="preserve"> ADDIN EN.CITE.DATA </w:instrText>
      </w:r>
      <w:r w:rsidR="00777806" w:rsidRPr="00C933C2">
        <w:rPr>
          <w:lang w:val="en-US"/>
        </w:rPr>
      </w:r>
      <w:r w:rsidR="00777806" w:rsidRPr="00C933C2">
        <w:rPr>
          <w:lang w:val="en-US"/>
        </w:rPr>
        <w:fldChar w:fldCharType="end"/>
      </w:r>
      <w:r w:rsidRPr="00C933C2">
        <w:rPr>
          <w:lang w:val="en-US"/>
        </w:rPr>
      </w:r>
      <w:r w:rsidRPr="00C933C2">
        <w:rPr>
          <w:lang w:val="en-US"/>
        </w:rPr>
        <w:fldChar w:fldCharType="separate"/>
      </w:r>
      <w:r w:rsidR="00387E25" w:rsidRPr="00C933C2">
        <w:rPr>
          <w:lang w:val="en-US"/>
        </w:rPr>
        <w:t>[128, 129]</w:t>
      </w:r>
      <w:r w:rsidRPr="00C933C2">
        <w:rPr>
          <w:lang w:val="en-US"/>
        </w:rPr>
        <w:fldChar w:fldCharType="end"/>
      </w:r>
      <w:r w:rsidRPr="00C933C2">
        <w:rPr>
          <w:lang w:val="en-US"/>
        </w:rPr>
        <w:t xml:space="preserve">, one study included a control group with neurological conditions </w:t>
      </w:r>
      <w:r w:rsidRPr="00C933C2">
        <w:rPr>
          <w:lang w:val="en-US"/>
        </w:rPr>
        <w:fldChar w:fldCharType="begin"/>
      </w:r>
      <w:r w:rsidR="00387E25" w:rsidRPr="00C933C2">
        <w:rPr>
          <w:lang w:val="en-US"/>
        </w:rPr>
        <w:instrText xml:space="preserve"> ADDIN EN.CITE &lt;EndNote&gt;&lt;Cite&gt;&lt;Author&gt;Goldenberg&lt;/Author&gt;&lt;Year&gt;1986&lt;/Year&gt;&lt;RecNum&gt;13711&lt;/RecNum&gt;&lt;DisplayText&gt;[130]&lt;/DisplayText&gt;&lt;record&gt;&lt;rec-number&gt;13711&lt;/rec-number&gt;&lt;foreign-keys&gt;&lt;key app="EN" db-id="d0ww2pdf82ve21etr94vew5c5202a9t0rzf9" timestamp="1638642088"&gt;13711&lt;/key&gt;&lt;/foreign-keys&gt;&lt;ref-type name="Journal Article"&gt;17&lt;/ref-type&gt;&lt;contributors&gt;&lt;authors&gt;&lt;author&gt;Goldenberg, G.&lt;/author&gt;&lt;author&gt;Wimmer, A.&lt;/author&gt;&lt;author&gt;Auff, E.&lt;/author&gt;&lt;author&gt;Schnaberth, G.&lt;/author&gt;&lt;/authors&gt;&lt;/contributors&gt;&lt;titles&gt;&lt;title&gt;Impairment of motor planning in patients with Parkinson&amp;apos;s disease: evidence from ideomotor apraxia testing&lt;/title&gt;&lt;secondary-title&gt;J Neurol Neurosurg Psychiatry&lt;/secondary-title&gt;&lt;/titles&gt;&lt;periodical&gt;&lt;full-title&gt;J Neurol Neurosurg Psychiatry&lt;/full-title&gt;&lt;/periodical&gt;&lt;pages&gt;1266-72&lt;/pages&gt;&lt;volume&gt;49&lt;/volume&gt;&lt;number&gt;11&lt;/number&gt;&lt;edition&gt;1986/11/01&lt;/edition&gt;&lt;keywords&gt;&lt;keyword&gt;Apraxias/*complications&lt;/keyword&gt;&lt;keyword&gt;Female&lt;/keyword&gt;&lt;keyword&gt;Humans&lt;/keyword&gt;&lt;keyword&gt;Male&lt;/keyword&gt;&lt;keyword&gt;Neuropsychological Tests&lt;/keyword&gt;&lt;keyword&gt;Parkinson Disease/*complications&lt;/keyword&gt;&lt;/keywords&gt;&lt;dates&gt;&lt;year&gt;1986&lt;/year&gt;&lt;pub-dates&gt;&lt;date&gt;Nov&lt;/date&gt;&lt;/pub-dates&gt;&lt;/dates&gt;&lt;isbn&gt;0022-3050 (Print)&amp;#xD;0022-3050&lt;/isbn&gt;&lt;accession-num&gt;3794732&lt;/accession-num&gt;&lt;urls&gt;&lt;/urls&gt;&lt;custom2&gt;PMC1029075&lt;/custom2&gt;&lt;electronic-resource-num&gt;10.1136/jnnp.49.11.1266&lt;/electronic-resource-num&gt;&lt;remote-database-provider&gt;NLM&lt;/remote-database-provider&gt;&lt;language&gt;eng&lt;/language&gt;&lt;/record&gt;&lt;/Cite&gt;&lt;/EndNote&gt;</w:instrText>
      </w:r>
      <w:r w:rsidRPr="00C933C2">
        <w:rPr>
          <w:lang w:val="en-US"/>
        </w:rPr>
        <w:fldChar w:fldCharType="separate"/>
      </w:r>
      <w:r w:rsidR="00387E25" w:rsidRPr="00C933C2">
        <w:rPr>
          <w:lang w:val="en-US"/>
        </w:rPr>
        <w:t>[130]</w:t>
      </w:r>
      <w:r w:rsidRPr="00C933C2">
        <w:rPr>
          <w:lang w:val="en-US"/>
        </w:rPr>
        <w:fldChar w:fldCharType="end"/>
      </w:r>
      <w:r w:rsidRPr="00C933C2">
        <w:rPr>
          <w:lang w:val="en-US"/>
        </w:rPr>
        <w:t xml:space="preserve">, and another study had a control group with an age that differed significantly from the PD group </w:t>
      </w:r>
      <w:r w:rsidRPr="00C933C2">
        <w:rPr>
          <w:lang w:val="en-US"/>
        </w:rPr>
        <w:fldChar w:fldCharType="begin"/>
      </w:r>
      <w:r w:rsidR="00777806" w:rsidRPr="00C933C2">
        <w:rPr>
          <w:lang w:val="en-US"/>
        </w:rPr>
        <w:instrText xml:space="preserve"> ADDIN EN.CITE &lt;EndNote&gt;&lt;Cite&gt;&lt;Author&gt;Ioffe&lt;/Author&gt;&lt;Year&gt;2006&lt;/Year&gt;&lt;RecNum&gt;13712&lt;/RecNum&gt;&lt;DisplayText&gt;[131]&lt;/DisplayText&gt;&lt;record&gt;&lt;rec-number&gt;13712&lt;/rec-number&gt;&lt;foreign-keys&gt;&lt;key app="EN" db-id="d0ww2pdf82ve21etr94vew5c5202a9t0rzf9" timestamp="1638642088"&gt;13712&lt;/key&gt;&lt;/foreign-keys&gt;&lt;ref-type name="Journal Article"&gt;17&lt;/ref-type&gt;&lt;contributors&gt;&lt;authors&gt;&lt;author&gt;Ioffe, M. E.&lt;/author&gt;&lt;author&gt;Ustinova, K. I.&lt;/author&gt;&lt;author&gt;Chernikova, L. A.&lt;/author&gt;&lt;author&gt;Kulikov, M. A.&lt;/author&gt;&lt;/authors&gt;&lt;/contributors&gt;&lt;titles&gt;&lt;title&gt;Supervised learning of postural tasks in patients with poststroke hemiparesis, Parkinson&amp;apos;s disease or cerebellar ataxia&lt;/title&gt;&lt;secondary-title&gt;Exp Brain Res&lt;/secondary-title&gt;&lt;/titles&gt;&lt;periodical&gt;&lt;full-title&gt;Exp Brain Res&lt;/full-title&gt;&lt;/periodical&gt;&lt;pages&gt;384-394&lt;/pages&gt;&lt;volume&gt;168&lt;/volume&gt;&lt;number&gt;3&lt;/number&gt;&lt;dates&gt;&lt;year&gt;2006&lt;/year&gt;&lt;pub-dates&gt;&lt;date&gt;Jan&lt;/date&gt;&lt;/pub-dates&gt;&lt;/dates&gt;&lt;isbn&gt;0014-4819&lt;/isbn&gt;&lt;accession-num&gt;WOS:000235652800007&lt;/accession-num&gt;&lt;urls&gt;&lt;related-urls&gt;&lt;url&gt;&amp;lt;Go to ISI&amp;gt;://WOS:000235652800007&lt;/url&gt;&lt;/related-urls&gt;&lt;/urls&gt;&lt;electronic-resource-num&gt;10.1007/s00221-005-0096-9&lt;/electronic-resource-num&gt;&lt;/record&gt;&lt;/Cite&gt;&lt;/EndNote&gt;</w:instrText>
      </w:r>
      <w:r w:rsidRPr="00C933C2">
        <w:rPr>
          <w:lang w:val="en-US"/>
        </w:rPr>
        <w:fldChar w:fldCharType="separate"/>
      </w:r>
      <w:r w:rsidR="00387E25" w:rsidRPr="00C933C2">
        <w:rPr>
          <w:lang w:val="en-US"/>
        </w:rPr>
        <w:t>[131]</w:t>
      </w:r>
      <w:r w:rsidRPr="00C933C2">
        <w:rPr>
          <w:lang w:val="en-US"/>
        </w:rPr>
        <w:fldChar w:fldCharType="end"/>
      </w:r>
      <w:r w:rsidRPr="00C933C2">
        <w:rPr>
          <w:lang w:val="en-US"/>
        </w:rPr>
        <w:t>.</w:t>
      </w:r>
    </w:p>
    <w:p w14:paraId="4190C6FF" w14:textId="0F6DC83B" w:rsidR="006A5312" w:rsidRPr="00C933C2" w:rsidRDefault="006A5312" w:rsidP="00364E39">
      <w:pPr>
        <w:spacing w:after="160" w:line="480" w:lineRule="auto"/>
        <w:ind w:firstLine="0"/>
        <w:rPr>
          <w:lang w:val="en-US"/>
        </w:rPr>
      </w:pPr>
      <w:r w:rsidRPr="00C933C2">
        <w:rPr>
          <w:b/>
          <w:bCs/>
          <w:lang w:val="en-US"/>
        </w:rPr>
        <w:t>No control/PD group</w:t>
      </w:r>
      <w:r w:rsidRPr="00C933C2">
        <w:rPr>
          <w:lang w:val="en-US"/>
        </w:rPr>
        <w:t xml:space="preserve">: Four studies were excluded due to the lack of control/PD group </w:t>
      </w:r>
      <w:r w:rsidRPr="00C933C2">
        <w:rPr>
          <w:lang w:val="en-US"/>
        </w:rPr>
        <w:fldChar w:fldCharType="begin">
          <w:fldData xml:space="preserve">PEVuZE5vdGU+PENpdGU+PEF1dGhvcj5BZGFtczwvQXV0aG9yPjxZZWFyPjIwMDI8L1llYXI+PFJl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</w:fldData>
        </w:fldChar>
      </w:r>
      <w:r w:rsidR="00777806" w:rsidRPr="00C933C2">
        <w:rPr>
          <w:lang w:val="en-US"/>
        </w:rPr>
        <w:instrText xml:space="preserve"> ADDIN EN.CITE </w:instrText>
      </w:r>
      <w:r w:rsidR="00777806" w:rsidRPr="00C933C2">
        <w:rPr>
          <w:lang w:val="en-US"/>
        </w:rPr>
        <w:fldChar w:fldCharType="begin">
          <w:fldData xml:space="preserve">PEVuZE5vdGU+PENpdGU+PEF1dGhvcj5BZGFtczwvQXV0aG9yPjxZZWFyPjIwMDI8L1llYXI+PFJl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</w:fldData>
        </w:fldChar>
      </w:r>
      <w:r w:rsidR="00777806" w:rsidRPr="00C933C2">
        <w:rPr>
          <w:lang w:val="en-US"/>
        </w:rPr>
        <w:instrText xml:space="preserve"> ADDIN EN.CITE.DATA </w:instrText>
      </w:r>
      <w:r w:rsidR="00777806" w:rsidRPr="00C933C2">
        <w:rPr>
          <w:lang w:val="en-US"/>
        </w:rPr>
      </w:r>
      <w:r w:rsidR="00777806" w:rsidRPr="00C933C2">
        <w:rPr>
          <w:lang w:val="en-US"/>
        </w:rPr>
        <w:fldChar w:fldCharType="end"/>
      </w:r>
      <w:r w:rsidRPr="00C933C2">
        <w:rPr>
          <w:lang w:val="en-US"/>
        </w:rPr>
      </w:r>
      <w:r w:rsidRPr="00C933C2">
        <w:rPr>
          <w:lang w:val="en-US"/>
        </w:rPr>
        <w:fldChar w:fldCharType="separate"/>
      </w:r>
      <w:r w:rsidR="00387E25" w:rsidRPr="00C933C2">
        <w:rPr>
          <w:lang w:val="en-US"/>
        </w:rPr>
        <w:t>[132-135]</w:t>
      </w:r>
      <w:r w:rsidRPr="00C933C2">
        <w:rPr>
          <w:lang w:val="en-US"/>
        </w:rPr>
        <w:fldChar w:fldCharType="end"/>
      </w:r>
      <w:r w:rsidR="00E50D1C">
        <w:rPr>
          <w:lang w:val="en-US"/>
        </w:rPr>
        <w:t>.</w:t>
      </w:r>
    </w:p>
    <w:p w14:paraId="5E61E008" w14:textId="51F1C3FC" w:rsidR="0074560A" w:rsidRPr="00C933C2" w:rsidRDefault="006A5312" w:rsidP="006A5312">
      <w:pPr>
        <w:spacing w:after="160" w:line="259" w:lineRule="auto"/>
        <w:ind w:firstLine="0"/>
        <w:rPr>
          <w:b/>
          <w:bCs/>
          <w:lang w:val="en-US"/>
        </w:rPr>
      </w:pPr>
      <w:r w:rsidRPr="00C933C2">
        <w:rPr>
          <w:b/>
          <w:bCs/>
          <w:lang w:val="en-US"/>
        </w:rPr>
        <w:t>Other reasons</w:t>
      </w:r>
      <w:r w:rsidRPr="00C933C2">
        <w:rPr>
          <w:lang w:val="en-US"/>
        </w:rPr>
        <w:t xml:space="preserve">: Four studies were excluded for other reasons </w:t>
      </w:r>
      <w:r w:rsidRPr="00C933C2">
        <w:rPr>
          <w:lang w:val="en-US"/>
        </w:rPr>
        <w:fldChar w:fldCharType="begin">
          <w:fldData xml:space="preserve">PEVuZE5vdGU+PENpdGU+PEF1dGhvcj5Cb3dlbjwvQXV0aG9yPjxZZWFyPjE5NzM8L1llYXI+PFJl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</w:fldData>
        </w:fldChar>
      </w:r>
      <w:r w:rsidR="00777806" w:rsidRPr="00C933C2">
        <w:rPr>
          <w:lang w:val="en-US"/>
        </w:rPr>
        <w:instrText xml:space="preserve"> ADDIN EN.CITE </w:instrText>
      </w:r>
      <w:r w:rsidR="00777806" w:rsidRPr="00C933C2">
        <w:rPr>
          <w:lang w:val="en-US"/>
        </w:rPr>
        <w:fldChar w:fldCharType="begin">
          <w:fldData xml:space="preserve">PEVuZE5vdGU+PENpdGU+PEF1dGhvcj5Cb3dlbjwvQXV0aG9yPjxZZWFyPjE5NzM8L1llYXI+PFJl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</w:fldData>
        </w:fldChar>
      </w:r>
      <w:r w:rsidR="00777806" w:rsidRPr="00C933C2">
        <w:rPr>
          <w:lang w:val="en-US"/>
        </w:rPr>
        <w:instrText xml:space="preserve"> ADDIN EN.CITE.DATA </w:instrText>
      </w:r>
      <w:r w:rsidR="00777806" w:rsidRPr="00C933C2">
        <w:rPr>
          <w:lang w:val="en-US"/>
        </w:rPr>
      </w:r>
      <w:r w:rsidR="00777806" w:rsidRPr="00C933C2">
        <w:rPr>
          <w:lang w:val="en-US"/>
        </w:rPr>
        <w:fldChar w:fldCharType="end"/>
      </w:r>
      <w:r w:rsidRPr="00C933C2">
        <w:rPr>
          <w:lang w:val="en-US"/>
        </w:rPr>
      </w:r>
      <w:r w:rsidRPr="00C933C2">
        <w:rPr>
          <w:lang w:val="en-US"/>
        </w:rPr>
        <w:fldChar w:fldCharType="separate"/>
      </w:r>
      <w:r w:rsidR="00387E25" w:rsidRPr="00C933C2">
        <w:rPr>
          <w:lang w:val="en-US"/>
        </w:rPr>
        <w:t>[136-139]</w:t>
      </w:r>
      <w:r w:rsidRPr="00C933C2">
        <w:rPr>
          <w:lang w:val="en-US"/>
        </w:rPr>
        <w:fldChar w:fldCharType="end"/>
      </w:r>
      <w:r w:rsidRPr="00C933C2">
        <w:rPr>
          <w:lang w:val="en-US"/>
        </w:rPr>
        <w:t xml:space="preserve"> (e.g., duplicated data).</w:t>
      </w:r>
    </w:p>
    <w:p w14:paraId="09AFB6D5" w14:textId="3505B4D7" w:rsidR="00C35657" w:rsidRPr="00C933C2" w:rsidRDefault="00C35657" w:rsidP="006A5312">
      <w:pPr>
        <w:spacing w:after="160" w:line="259" w:lineRule="auto"/>
        <w:ind w:firstLine="0"/>
        <w:rPr>
          <w:b/>
          <w:bCs/>
          <w:lang w:val="en-US"/>
        </w:rPr>
      </w:pPr>
    </w:p>
    <w:p w14:paraId="0C4B873C" w14:textId="4D26D662" w:rsidR="00777806" w:rsidRPr="00FE386D" w:rsidRDefault="00C35657" w:rsidP="00FE386D">
      <w:pPr>
        <w:pStyle w:val="EndNoteBibliographyTitle"/>
        <w:spacing w:line="360" w:lineRule="auto"/>
        <w:ind w:firstLine="0"/>
        <w:jc w:val="both"/>
        <w:rPr>
          <w:b/>
          <w:bCs/>
        </w:rPr>
      </w:pPr>
      <w:r w:rsidRPr="00C933C2">
        <w:fldChar w:fldCharType="begin"/>
      </w:r>
      <w:r w:rsidRPr="00C933C2">
        <w:instrText xml:space="preserve"> ADDIN EN.REFLIST </w:instrText>
      </w:r>
      <w:r w:rsidRPr="00C933C2">
        <w:fldChar w:fldCharType="separate"/>
      </w:r>
      <w:r w:rsidR="00E50D1C" w:rsidRPr="00E50D1C">
        <w:rPr>
          <w:b/>
          <w:bCs/>
        </w:rPr>
        <w:t>REFERENCES</w:t>
      </w:r>
    </w:p>
    <w:p w14:paraId="0445789A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1]</w:t>
      </w:r>
      <w:r w:rsidRPr="00C933C2">
        <w:tab/>
        <w:t xml:space="preserve">Abdel-Malek A, Markham CH, </w:t>
      </w:r>
      <w:proofErr w:type="spellStart"/>
      <w:r w:rsidRPr="00C933C2">
        <w:t>Marmarelis</w:t>
      </w:r>
      <w:proofErr w:type="spellEnd"/>
      <w:r w:rsidRPr="00C933C2">
        <w:t xml:space="preserve"> PZ, </w:t>
      </w:r>
      <w:proofErr w:type="spellStart"/>
      <w:r w:rsidRPr="00C933C2">
        <w:t>Marmarelis</w:t>
      </w:r>
      <w:proofErr w:type="spellEnd"/>
      <w:r w:rsidRPr="00C933C2">
        <w:t xml:space="preserve"> VZ (1988) Quantifying deficiencies associated with Parkinson's disease by use of time-series analysis. </w:t>
      </w:r>
      <w:proofErr w:type="spellStart"/>
      <w:r w:rsidRPr="00C933C2">
        <w:rPr>
          <w:i/>
        </w:rPr>
        <w:t>Electroencephalogr</w:t>
      </w:r>
      <w:proofErr w:type="spellEnd"/>
      <w:r w:rsidRPr="00C933C2">
        <w:rPr>
          <w:i/>
        </w:rPr>
        <w:t xml:space="preserve"> Clin </w:t>
      </w:r>
      <w:proofErr w:type="spellStart"/>
      <w:r w:rsidRPr="00C933C2">
        <w:rPr>
          <w:i/>
        </w:rPr>
        <w:t>Neurophysiol</w:t>
      </w:r>
      <w:proofErr w:type="spellEnd"/>
      <w:r w:rsidRPr="00C933C2">
        <w:t xml:space="preserve"> </w:t>
      </w:r>
      <w:r w:rsidRPr="00C933C2">
        <w:rPr>
          <w:b/>
        </w:rPr>
        <w:t>69</w:t>
      </w:r>
      <w:r w:rsidRPr="00C933C2">
        <w:t>, 24-33.</w:t>
      </w:r>
    </w:p>
    <w:p w14:paraId="23D86354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2]</w:t>
      </w:r>
      <w:r w:rsidRPr="00C933C2">
        <w:tab/>
        <w:t xml:space="preserve">Agostino R, </w:t>
      </w:r>
      <w:proofErr w:type="spellStart"/>
      <w:r w:rsidRPr="00C933C2">
        <w:t>Bagnato</w:t>
      </w:r>
      <w:proofErr w:type="spellEnd"/>
      <w:r w:rsidRPr="00C933C2">
        <w:t xml:space="preserve"> S, </w:t>
      </w:r>
      <w:proofErr w:type="spellStart"/>
      <w:r w:rsidRPr="00C933C2">
        <w:t>Dinapoli</w:t>
      </w:r>
      <w:proofErr w:type="spellEnd"/>
      <w:r w:rsidRPr="00C933C2">
        <w:t xml:space="preserve"> L, </w:t>
      </w:r>
      <w:proofErr w:type="spellStart"/>
      <w:r w:rsidRPr="00C933C2">
        <w:t>Modugno</w:t>
      </w:r>
      <w:proofErr w:type="spellEnd"/>
      <w:r w:rsidRPr="00C933C2">
        <w:t xml:space="preserve"> N, </w:t>
      </w:r>
      <w:proofErr w:type="spellStart"/>
      <w:r w:rsidRPr="00C933C2">
        <w:t>Berardelli</w:t>
      </w:r>
      <w:proofErr w:type="spellEnd"/>
      <w:r w:rsidRPr="00C933C2">
        <w:t xml:space="preserve"> A (2005) Neither simple nor sequential arm movements are bradykinetic in parkinsonian patients with peak-dose dyskinesias. </w:t>
      </w:r>
      <w:r w:rsidRPr="00C933C2">
        <w:rPr>
          <w:i/>
        </w:rPr>
        <w:t xml:space="preserve">Clin </w:t>
      </w:r>
      <w:proofErr w:type="spellStart"/>
      <w:r w:rsidRPr="00C933C2">
        <w:rPr>
          <w:i/>
        </w:rPr>
        <w:t>Neurophysiol</w:t>
      </w:r>
      <w:proofErr w:type="spellEnd"/>
      <w:r w:rsidRPr="00C933C2">
        <w:t xml:space="preserve"> </w:t>
      </w:r>
      <w:r w:rsidRPr="00C933C2">
        <w:rPr>
          <w:b/>
        </w:rPr>
        <w:t>116</w:t>
      </w:r>
      <w:r w:rsidRPr="00C933C2">
        <w:t>, 2077-2082.</w:t>
      </w:r>
    </w:p>
    <w:p w14:paraId="24687751" w14:textId="71124BB4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3]</w:t>
      </w:r>
      <w:r w:rsidRPr="00C933C2">
        <w:tab/>
        <w:t xml:space="preserve">Agostino R, </w:t>
      </w:r>
      <w:proofErr w:type="spellStart"/>
      <w:r w:rsidRPr="00C933C2">
        <w:t>Berardelli</w:t>
      </w:r>
      <w:proofErr w:type="spellEnd"/>
      <w:r w:rsidRPr="00C933C2">
        <w:t xml:space="preserve"> A, Formica A, </w:t>
      </w:r>
      <w:proofErr w:type="spellStart"/>
      <w:r w:rsidRPr="00C933C2">
        <w:t>Accornero</w:t>
      </w:r>
      <w:proofErr w:type="spellEnd"/>
      <w:r w:rsidRPr="00C933C2">
        <w:t xml:space="preserve"> N, Manfredi M (1992) Sequential arm movements in patients with </w:t>
      </w:r>
      <w:r w:rsidR="00FE386D" w:rsidRPr="00C933C2">
        <w:t>Parkinson’s</w:t>
      </w:r>
      <w:r w:rsidRPr="00C933C2">
        <w:t xml:space="preserve"> disease, </w:t>
      </w:r>
      <w:r w:rsidR="00FE386D" w:rsidRPr="00C933C2">
        <w:t>Huntington’s</w:t>
      </w:r>
      <w:r w:rsidRPr="00C933C2">
        <w:t xml:space="preserve"> </w:t>
      </w:r>
      <w:proofErr w:type="gramStart"/>
      <w:r w:rsidRPr="00C933C2">
        <w:t>disease</w:t>
      </w:r>
      <w:proofErr w:type="gramEnd"/>
      <w:r w:rsidRPr="00C933C2">
        <w:t xml:space="preserve"> and dystonia. </w:t>
      </w:r>
      <w:r w:rsidRPr="00C933C2">
        <w:rPr>
          <w:i/>
        </w:rPr>
        <w:t>Brain</w:t>
      </w:r>
      <w:r w:rsidRPr="00C933C2">
        <w:t xml:space="preserve"> </w:t>
      </w:r>
      <w:r w:rsidRPr="00C933C2">
        <w:rPr>
          <w:b/>
        </w:rPr>
        <w:t>115</w:t>
      </w:r>
      <w:r w:rsidRPr="00C933C2">
        <w:t>, 1481-1495.</w:t>
      </w:r>
    </w:p>
    <w:p w14:paraId="2696A604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4]</w:t>
      </w:r>
      <w:r w:rsidRPr="00C933C2">
        <w:tab/>
        <w:t xml:space="preserve">Agostino R, </w:t>
      </w:r>
      <w:proofErr w:type="spellStart"/>
      <w:r w:rsidRPr="00C933C2">
        <w:t>Sanes</w:t>
      </w:r>
      <w:proofErr w:type="spellEnd"/>
      <w:r w:rsidRPr="00C933C2">
        <w:t xml:space="preserve"> JN, Hallett M (1996) Motor skill learning in Parkinson's disease. </w:t>
      </w:r>
      <w:r w:rsidRPr="00C933C2">
        <w:rPr>
          <w:i/>
        </w:rPr>
        <w:t>J Neurol Sci</w:t>
      </w:r>
      <w:r w:rsidRPr="00C933C2">
        <w:t xml:space="preserve"> </w:t>
      </w:r>
      <w:r w:rsidRPr="00C933C2">
        <w:rPr>
          <w:b/>
        </w:rPr>
        <w:t>139</w:t>
      </w:r>
      <w:r w:rsidRPr="00C933C2">
        <w:t>, 218-226.</w:t>
      </w:r>
    </w:p>
    <w:p w14:paraId="71AFE327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5]</w:t>
      </w:r>
      <w:r w:rsidRPr="00C933C2">
        <w:tab/>
        <w:t xml:space="preserve">Alberts JL, </w:t>
      </w:r>
      <w:proofErr w:type="spellStart"/>
      <w:r w:rsidRPr="00C933C2">
        <w:t>Saling</w:t>
      </w:r>
      <w:proofErr w:type="spellEnd"/>
      <w:r w:rsidRPr="00C933C2">
        <w:t xml:space="preserve"> M, Adler CH, Stelmach GE (2000) Disruptions in the reach-to-grasp actions of Parkinson's patients. </w:t>
      </w:r>
      <w:r w:rsidRPr="00C933C2">
        <w:rPr>
          <w:i/>
        </w:rPr>
        <w:t>Exp Brain Res</w:t>
      </w:r>
      <w:r w:rsidRPr="00C933C2">
        <w:t xml:space="preserve"> </w:t>
      </w:r>
      <w:r w:rsidRPr="00C933C2">
        <w:rPr>
          <w:b/>
        </w:rPr>
        <w:t>134</w:t>
      </w:r>
      <w:r w:rsidRPr="00C933C2">
        <w:t>, 353-362.</w:t>
      </w:r>
    </w:p>
    <w:p w14:paraId="5B5B5C0D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6]</w:t>
      </w:r>
      <w:r w:rsidRPr="00C933C2">
        <w:tab/>
        <w:t xml:space="preserve">Alberts JL, </w:t>
      </w:r>
      <w:proofErr w:type="spellStart"/>
      <w:r w:rsidRPr="00C933C2">
        <w:t>Tresilian</w:t>
      </w:r>
      <w:proofErr w:type="spellEnd"/>
      <w:r w:rsidRPr="00C933C2">
        <w:t xml:space="preserve"> JR, Stelmach GE (1998) The co-ordination and phasing of a bilateral prehension task. The influence of Parkinson's disease. </w:t>
      </w:r>
      <w:r w:rsidRPr="00C933C2">
        <w:rPr>
          <w:i/>
        </w:rPr>
        <w:t>Brain</w:t>
      </w:r>
      <w:r w:rsidRPr="00C933C2">
        <w:t xml:space="preserve"> </w:t>
      </w:r>
      <w:r w:rsidRPr="00C933C2">
        <w:rPr>
          <w:b/>
        </w:rPr>
        <w:t>121</w:t>
      </w:r>
      <w:r w:rsidRPr="00C933C2">
        <w:t>, 725-742.</w:t>
      </w:r>
    </w:p>
    <w:p w14:paraId="748B714F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7]</w:t>
      </w:r>
      <w:r w:rsidRPr="00C933C2">
        <w:tab/>
      </w:r>
      <w:proofErr w:type="spellStart"/>
      <w:r w:rsidRPr="00C933C2">
        <w:t>Ashoori</w:t>
      </w:r>
      <w:proofErr w:type="spellEnd"/>
      <w:r w:rsidRPr="00C933C2">
        <w:t xml:space="preserve"> A, McKeown MJ, Oishi MMK (2011) Switched manual pursuit tracking to measure motor performance in Parkinson's disease. </w:t>
      </w:r>
      <w:r w:rsidRPr="00C933C2">
        <w:rPr>
          <w:i/>
        </w:rPr>
        <w:t>IET Control Theory Appl</w:t>
      </w:r>
      <w:r w:rsidRPr="00C933C2">
        <w:t xml:space="preserve"> </w:t>
      </w:r>
      <w:r w:rsidRPr="00C933C2">
        <w:rPr>
          <w:b/>
        </w:rPr>
        <w:t>5</w:t>
      </w:r>
      <w:r w:rsidRPr="00C933C2">
        <w:t>, 1970-1977.</w:t>
      </w:r>
    </w:p>
    <w:p w14:paraId="4270BE4B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8]</w:t>
      </w:r>
      <w:r w:rsidRPr="00C933C2">
        <w:tab/>
      </w:r>
      <w:proofErr w:type="spellStart"/>
      <w:r w:rsidRPr="00C933C2">
        <w:t>Barzgari</w:t>
      </w:r>
      <w:proofErr w:type="spellEnd"/>
      <w:r w:rsidRPr="00C933C2">
        <w:t xml:space="preserve"> A, </w:t>
      </w:r>
      <w:proofErr w:type="spellStart"/>
      <w:r w:rsidRPr="00C933C2">
        <w:t>Sojkova</w:t>
      </w:r>
      <w:proofErr w:type="spellEnd"/>
      <w:r w:rsidRPr="00C933C2">
        <w:t xml:space="preserve"> J, Dowling NM, </w:t>
      </w:r>
      <w:proofErr w:type="spellStart"/>
      <w:r w:rsidRPr="00C933C2">
        <w:t>Pozorski</w:t>
      </w:r>
      <w:proofErr w:type="spellEnd"/>
      <w:r w:rsidRPr="00C933C2">
        <w:t xml:space="preserve"> V, Okonkwo OC, Starks EJ, Oh J, </w:t>
      </w:r>
      <w:proofErr w:type="spellStart"/>
      <w:r w:rsidRPr="00C933C2">
        <w:t>Thiesen</w:t>
      </w:r>
      <w:proofErr w:type="spellEnd"/>
      <w:r w:rsidRPr="00C933C2">
        <w:t xml:space="preserve"> F, Wey A, Nicholas CR, Johnson S, Gallagher CL (2019) Arterial spin labeling reveals relationships between resting cerebral perfusion and motor learning in Parkinson's disease. </w:t>
      </w:r>
      <w:r w:rsidRPr="00C933C2">
        <w:rPr>
          <w:i/>
        </w:rPr>
        <w:t xml:space="preserve">Brain Imaging </w:t>
      </w:r>
      <w:proofErr w:type="spellStart"/>
      <w:r w:rsidRPr="00C933C2">
        <w:rPr>
          <w:i/>
        </w:rPr>
        <w:t>Behav</w:t>
      </w:r>
      <w:proofErr w:type="spellEnd"/>
      <w:r w:rsidRPr="00C933C2">
        <w:t xml:space="preserve"> </w:t>
      </w:r>
      <w:r w:rsidRPr="00C933C2">
        <w:rPr>
          <w:b/>
        </w:rPr>
        <w:t>13</w:t>
      </w:r>
      <w:r w:rsidRPr="00C933C2">
        <w:t>, 577-587.</w:t>
      </w:r>
    </w:p>
    <w:p w14:paraId="43FD4B0D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9]</w:t>
      </w:r>
      <w:r w:rsidRPr="00C933C2">
        <w:tab/>
        <w:t xml:space="preserve">Bédard P, </w:t>
      </w:r>
      <w:proofErr w:type="spellStart"/>
      <w:r w:rsidRPr="00C933C2">
        <w:t>Sanes</w:t>
      </w:r>
      <w:proofErr w:type="spellEnd"/>
      <w:r w:rsidRPr="00C933C2">
        <w:t xml:space="preserve"> JN (2009) On a basal ganglia role in learning and rehearsing visual-motor associations. </w:t>
      </w:r>
      <w:r w:rsidRPr="00C933C2">
        <w:rPr>
          <w:i/>
        </w:rPr>
        <w:t>Neuroimage</w:t>
      </w:r>
      <w:r w:rsidRPr="00C933C2">
        <w:t xml:space="preserve"> </w:t>
      </w:r>
      <w:r w:rsidRPr="00C933C2">
        <w:rPr>
          <w:b/>
        </w:rPr>
        <w:t>47</w:t>
      </w:r>
      <w:r w:rsidRPr="00C933C2">
        <w:t>, 1701-1710.</w:t>
      </w:r>
    </w:p>
    <w:p w14:paraId="7261ED6C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lastRenderedPageBreak/>
        <w:t>[10]</w:t>
      </w:r>
      <w:r w:rsidRPr="00C933C2">
        <w:tab/>
      </w:r>
      <w:proofErr w:type="spellStart"/>
      <w:r w:rsidRPr="00C933C2">
        <w:t>Beigi</w:t>
      </w:r>
      <w:proofErr w:type="spellEnd"/>
      <w:r w:rsidRPr="00C933C2">
        <w:t xml:space="preserve"> M, Wilkinson L, </w:t>
      </w:r>
      <w:proofErr w:type="spellStart"/>
      <w:r w:rsidRPr="00C933C2">
        <w:t>Gobet</w:t>
      </w:r>
      <w:proofErr w:type="spellEnd"/>
      <w:r w:rsidRPr="00C933C2">
        <w:t xml:space="preserve"> F, Parton A, </w:t>
      </w:r>
      <w:proofErr w:type="spellStart"/>
      <w:r w:rsidRPr="00C933C2">
        <w:t>Jahanshahi</w:t>
      </w:r>
      <w:proofErr w:type="spellEnd"/>
      <w:r w:rsidRPr="00C933C2">
        <w:t xml:space="preserve"> M (2016) Levodopa medication improves incidental sequence learning in Parkinson's disease. </w:t>
      </w:r>
      <w:proofErr w:type="spellStart"/>
      <w:r w:rsidRPr="00C933C2">
        <w:rPr>
          <w:i/>
        </w:rPr>
        <w:t>Neuropsychologia</w:t>
      </w:r>
      <w:proofErr w:type="spellEnd"/>
      <w:r w:rsidRPr="00C933C2">
        <w:t xml:space="preserve"> </w:t>
      </w:r>
      <w:r w:rsidRPr="00C933C2">
        <w:rPr>
          <w:b/>
        </w:rPr>
        <w:t>93</w:t>
      </w:r>
      <w:r w:rsidRPr="00C933C2">
        <w:t>, 53-60.</w:t>
      </w:r>
    </w:p>
    <w:p w14:paraId="34F2E070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11]</w:t>
      </w:r>
      <w:r w:rsidRPr="00C933C2">
        <w:tab/>
        <w:t xml:space="preserve">Bondi MW, </w:t>
      </w:r>
      <w:proofErr w:type="spellStart"/>
      <w:r w:rsidRPr="00C933C2">
        <w:t>Kaszniak</w:t>
      </w:r>
      <w:proofErr w:type="spellEnd"/>
      <w:r w:rsidRPr="00C933C2">
        <w:t xml:space="preserve"> AW (1991) Implicit and explicit memory in Alzheimer's disease and Parkinson's disease. </w:t>
      </w:r>
      <w:r w:rsidRPr="00C933C2">
        <w:rPr>
          <w:i/>
        </w:rPr>
        <w:t xml:space="preserve">J Clin Exp </w:t>
      </w:r>
      <w:proofErr w:type="spellStart"/>
      <w:r w:rsidRPr="00C933C2">
        <w:rPr>
          <w:i/>
        </w:rPr>
        <w:t>Neuropsychol</w:t>
      </w:r>
      <w:proofErr w:type="spellEnd"/>
      <w:r w:rsidRPr="00C933C2">
        <w:t xml:space="preserve"> </w:t>
      </w:r>
      <w:r w:rsidRPr="00C933C2">
        <w:rPr>
          <w:b/>
        </w:rPr>
        <w:t>13</w:t>
      </w:r>
      <w:r w:rsidRPr="00C933C2">
        <w:t>, 339-358.</w:t>
      </w:r>
    </w:p>
    <w:p w14:paraId="0D7BA4BC" w14:textId="2F5C3CB5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12]</w:t>
      </w:r>
      <w:r w:rsidRPr="00C933C2">
        <w:tab/>
      </w:r>
      <w:proofErr w:type="spellStart"/>
      <w:r w:rsidRPr="00C933C2">
        <w:t>Boonsinsukh</w:t>
      </w:r>
      <w:proofErr w:type="spellEnd"/>
      <w:r w:rsidRPr="00C933C2">
        <w:t xml:space="preserve"> R, </w:t>
      </w:r>
      <w:proofErr w:type="spellStart"/>
      <w:r w:rsidRPr="00C933C2">
        <w:t>Saengsirisuwan</w:t>
      </w:r>
      <w:proofErr w:type="spellEnd"/>
      <w:r w:rsidRPr="00C933C2">
        <w:t xml:space="preserve"> V, Carlson-</w:t>
      </w:r>
      <w:proofErr w:type="spellStart"/>
      <w:r w:rsidRPr="00C933C2">
        <w:t>Kuhta</w:t>
      </w:r>
      <w:proofErr w:type="spellEnd"/>
      <w:r w:rsidRPr="00C933C2">
        <w:t xml:space="preserve"> P, </w:t>
      </w:r>
      <w:proofErr w:type="spellStart"/>
      <w:r w:rsidRPr="00C933C2">
        <w:t>Horak</w:t>
      </w:r>
      <w:proofErr w:type="spellEnd"/>
      <w:r w:rsidRPr="00C933C2">
        <w:t xml:space="preserve"> FB (2012) A </w:t>
      </w:r>
      <w:r w:rsidR="00FE386D" w:rsidRPr="00C933C2">
        <w:t xml:space="preserve">cane improves postural recovery from an unpracticed slip during walking in people with </w:t>
      </w:r>
      <w:r w:rsidRPr="00C933C2">
        <w:t xml:space="preserve">Parkinson </w:t>
      </w:r>
      <w:r w:rsidR="00FE386D">
        <w:t>d</w:t>
      </w:r>
      <w:r w:rsidRPr="00C933C2">
        <w:t xml:space="preserve">isease. </w:t>
      </w:r>
      <w:r w:rsidRPr="00C933C2">
        <w:rPr>
          <w:i/>
        </w:rPr>
        <w:t xml:space="preserve">Phys </w:t>
      </w:r>
      <w:proofErr w:type="spellStart"/>
      <w:r w:rsidRPr="00C933C2">
        <w:rPr>
          <w:i/>
        </w:rPr>
        <w:t>Ther</w:t>
      </w:r>
      <w:proofErr w:type="spellEnd"/>
      <w:r w:rsidRPr="00C933C2">
        <w:t xml:space="preserve"> </w:t>
      </w:r>
      <w:r w:rsidRPr="00C933C2">
        <w:rPr>
          <w:b/>
        </w:rPr>
        <w:t>92</w:t>
      </w:r>
      <w:r w:rsidRPr="00C933C2">
        <w:t>, 1117-1129.</w:t>
      </w:r>
    </w:p>
    <w:p w14:paraId="2666B897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13]</w:t>
      </w:r>
      <w:r w:rsidRPr="00C933C2">
        <w:tab/>
      </w:r>
      <w:proofErr w:type="spellStart"/>
      <w:r w:rsidRPr="00C933C2">
        <w:t>Broeder</w:t>
      </w:r>
      <w:proofErr w:type="spellEnd"/>
      <w:r w:rsidRPr="00C933C2">
        <w:t xml:space="preserve"> S, </w:t>
      </w:r>
      <w:proofErr w:type="spellStart"/>
      <w:r w:rsidRPr="00C933C2">
        <w:t>Heremans</w:t>
      </w:r>
      <w:proofErr w:type="spellEnd"/>
      <w:r w:rsidRPr="00C933C2">
        <w:t xml:space="preserve"> E, Pinto Pereira M, </w:t>
      </w:r>
      <w:proofErr w:type="spellStart"/>
      <w:r w:rsidRPr="00C933C2">
        <w:t>Nackaerts</w:t>
      </w:r>
      <w:proofErr w:type="spellEnd"/>
      <w:r w:rsidRPr="00C933C2">
        <w:t xml:space="preserve"> E, </w:t>
      </w:r>
      <w:proofErr w:type="spellStart"/>
      <w:r w:rsidRPr="00C933C2">
        <w:t>Meesen</w:t>
      </w:r>
      <w:proofErr w:type="spellEnd"/>
      <w:r w:rsidRPr="00C933C2">
        <w:t xml:space="preserve"> R, </w:t>
      </w:r>
      <w:proofErr w:type="spellStart"/>
      <w:r w:rsidRPr="00C933C2">
        <w:t>Verheyden</w:t>
      </w:r>
      <w:proofErr w:type="spellEnd"/>
      <w:r w:rsidRPr="00C933C2">
        <w:t xml:space="preserve"> G, </w:t>
      </w:r>
      <w:proofErr w:type="spellStart"/>
      <w:r w:rsidRPr="00C933C2">
        <w:t>Nieuwboer</w:t>
      </w:r>
      <w:proofErr w:type="spellEnd"/>
      <w:r w:rsidRPr="00C933C2">
        <w:t xml:space="preserve"> A (2019) Does transcranial direct current stimulation during writing alleviate upper limb freezing in people with Parkinson's disease? A pilot </w:t>
      </w:r>
      <w:proofErr w:type="gramStart"/>
      <w:r w:rsidRPr="00C933C2">
        <w:t>study</w:t>
      </w:r>
      <w:proofErr w:type="gramEnd"/>
      <w:r w:rsidRPr="00C933C2">
        <w:t xml:space="preserve">. </w:t>
      </w:r>
      <w:r w:rsidRPr="00C933C2">
        <w:rPr>
          <w:i/>
        </w:rPr>
        <w:t>Hum Mov Sci</w:t>
      </w:r>
      <w:r w:rsidRPr="00C933C2">
        <w:t xml:space="preserve"> </w:t>
      </w:r>
      <w:r w:rsidRPr="00C933C2">
        <w:rPr>
          <w:b/>
        </w:rPr>
        <w:t>65</w:t>
      </w:r>
      <w:r w:rsidRPr="00C933C2">
        <w:t>, 142-153.</w:t>
      </w:r>
    </w:p>
    <w:p w14:paraId="7F6473D2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14]</w:t>
      </w:r>
      <w:r w:rsidRPr="00C933C2">
        <w:tab/>
        <w:t xml:space="preserve">Caligiuri MP, </w:t>
      </w:r>
      <w:proofErr w:type="spellStart"/>
      <w:r w:rsidRPr="00C933C2">
        <w:t>Heindel</w:t>
      </w:r>
      <w:proofErr w:type="spellEnd"/>
      <w:r w:rsidRPr="00C933C2">
        <w:t xml:space="preserve"> WC, </w:t>
      </w:r>
      <w:proofErr w:type="spellStart"/>
      <w:r w:rsidRPr="00C933C2">
        <w:t>Lohr</w:t>
      </w:r>
      <w:proofErr w:type="spellEnd"/>
      <w:r w:rsidRPr="00C933C2">
        <w:t xml:space="preserve"> JB (1992) Sensorimotor disinhibition in Parkinson's disease: Effects of levodopa. </w:t>
      </w:r>
      <w:r w:rsidRPr="00C933C2">
        <w:rPr>
          <w:i/>
        </w:rPr>
        <w:t>Ann Neurol</w:t>
      </w:r>
      <w:r w:rsidRPr="00C933C2">
        <w:t xml:space="preserve"> </w:t>
      </w:r>
      <w:r w:rsidRPr="00C933C2">
        <w:rPr>
          <w:b/>
        </w:rPr>
        <w:t>31</w:t>
      </w:r>
      <w:r w:rsidRPr="00C933C2">
        <w:t>, 53-58.</w:t>
      </w:r>
    </w:p>
    <w:p w14:paraId="10669051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15]</w:t>
      </w:r>
      <w:r w:rsidRPr="00C933C2">
        <w:tab/>
        <w:t xml:space="preserve">Carbon M, </w:t>
      </w:r>
      <w:proofErr w:type="spellStart"/>
      <w:r w:rsidRPr="00C933C2">
        <w:t>Eidelberg</w:t>
      </w:r>
      <w:proofErr w:type="spellEnd"/>
      <w:r w:rsidRPr="00C933C2">
        <w:t xml:space="preserve"> D (2006) Functional imaging of sequence learning in Parkinson's disease. </w:t>
      </w:r>
      <w:r w:rsidRPr="00C933C2">
        <w:rPr>
          <w:i/>
        </w:rPr>
        <w:t>J Neurol Sci</w:t>
      </w:r>
      <w:r w:rsidRPr="00C933C2">
        <w:t xml:space="preserve"> </w:t>
      </w:r>
      <w:r w:rsidRPr="00C933C2">
        <w:rPr>
          <w:b/>
        </w:rPr>
        <w:t>248</w:t>
      </w:r>
      <w:r w:rsidRPr="00C933C2">
        <w:t>, 72-77.</w:t>
      </w:r>
    </w:p>
    <w:p w14:paraId="72C4887A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16]</w:t>
      </w:r>
      <w:r w:rsidRPr="00C933C2">
        <w:tab/>
        <w:t xml:space="preserve">Carbon M, Felice </w:t>
      </w:r>
      <w:proofErr w:type="spellStart"/>
      <w:r w:rsidRPr="00C933C2">
        <w:t>Ghilardi</w:t>
      </w:r>
      <w:proofErr w:type="spellEnd"/>
      <w:r w:rsidRPr="00C933C2">
        <w:t xml:space="preserve"> M, Dhawan V, </w:t>
      </w:r>
      <w:proofErr w:type="spellStart"/>
      <w:r w:rsidRPr="00C933C2">
        <w:t>Eidelberg</w:t>
      </w:r>
      <w:proofErr w:type="spellEnd"/>
      <w:r w:rsidRPr="00C933C2">
        <w:t xml:space="preserve"> D (2007) Correlates of movement initiation and velocity in Parkinson's disease: A longitudinal PET study. </w:t>
      </w:r>
      <w:r w:rsidRPr="00C933C2">
        <w:rPr>
          <w:i/>
        </w:rPr>
        <w:t>Neuroimage</w:t>
      </w:r>
      <w:r w:rsidRPr="00C933C2">
        <w:t xml:space="preserve"> </w:t>
      </w:r>
      <w:r w:rsidRPr="00C933C2">
        <w:rPr>
          <w:b/>
        </w:rPr>
        <w:t>34</w:t>
      </w:r>
      <w:r w:rsidRPr="00C933C2">
        <w:t>, 361-370.</w:t>
      </w:r>
    </w:p>
    <w:p w14:paraId="23015127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17]</w:t>
      </w:r>
      <w:r w:rsidRPr="00C933C2">
        <w:tab/>
        <w:t xml:space="preserve">Carbon M, </w:t>
      </w:r>
      <w:proofErr w:type="spellStart"/>
      <w:r w:rsidRPr="00C933C2">
        <w:t>Ghilardi</w:t>
      </w:r>
      <w:proofErr w:type="spellEnd"/>
      <w:r w:rsidRPr="00C933C2">
        <w:t xml:space="preserve"> MF, </w:t>
      </w:r>
      <w:proofErr w:type="spellStart"/>
      <w:r w:rsidRPr="00C933C2">
        <w:t>Feigin</w:t>
      </w:r>
      <w:proofErr w:type="spellEnd"/>
      <w:r w:rsidRPr="00C933C2">
        <w:t xml:space="preserve"> A, Fukuda M, Silvestri G, Mentis MJ, </w:t>
      </w:r>
      <w:proofErr w:type="spellStart"/>
      <w:r w:rsidRPr="00C933C2">
        <w:t>Ghez</w:t>
      </w:r>
      <w:proofErr w:type="spellEnd"/>
      <w:r w:rsidRPr="00C933C2">
        <w:t xml:space="preserve"> C, Moeller JR, </w:t>
      </w:r>
      <w:proofErr w:type="spellStart"/>
      <w:r w:rsidRPr="00C933C2">
        <w:t>Eidelberg</w:t>
      </w:r>
      <w:proofErr w:type="spellEnd"/>
      <w:r w:rsidRPr="00C933C2">
        <w:t xml:space="preserve"> D (2003) Learning networks in health and Parkinson's disease: Reproducibility and treatment effects. </w:t>
      </w:r>
      <w:r w:rsidRPr="00C933C2">
        <w:rPr>
          <w:i/>
        </w:rPr>
        <w:t>Hum Brain Mapp</w:t>
      </w:r>
      <w:r w:rsidRPr="00C933C2">
        <w:t xml:space="preserve"> </w:t>
      </w:r>
      <w:r w:rsidRPr="00C933C2">
        <w:rPr>
          <w:b/>
        </w:rPr>
        <w:t>19</w:t>
      </w:r>
      <w:r w:rsidRPr="00C933C2">
        <w:t>, 197-211.</w:t>
      </w:r>
    </w:p>
    <w:p w14:paraId="695793DB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18]</w:t>
      </w:r>
      <w:r w:rsidRPr="00C933C2">
        <w:tab/>
        <w:t xml:space="preserve">Carbon M, Ma Y, Barnes A, Dhawan V, </w:t>
      </w:r>
      <w:proofErr w:type="spellStart"/>
      <w:r w:rsidRPr="00C933C2">
        <w:t>Chaly</w:t>
      </w:r>
      <w:proofErr w:type="spellEnd"/>
      <w:r w:rsidRPr="00C933C2">
        <w:t xml:space="preserve"> T, </w:t>
      </w:r>
      <w:proofErr w:type="spellStart"/>
      <w:r w:rsidRPr="00C933C2">
        <w:t>Ghilardi</w:t>
      </w:r>
      <w:proofErr w:type="spellEnd"/>
      <w:r w:rsidRPr="00C933C2">
        <w:t xml:space="preserve"> MF, </w:t>
      </w:r>
      <w:proofErr w:type="spellStart"/>
      <w:r w:rsidRPr="00C933C2">
        <w:t>Eidelberg</w:t>
      </w:r>
      <w:proofErr w:type="spellEnd"/>
      <w:r w:rsidRPr="00C933C2">
        <w:t xml:space="preserve"> D (2004) Caudate nucleus: influence of dopaminergic input on sequence learning and brain activation in Parkinsonism. </w:t>
      </w:r>
      <w:r w:rsidRPr="00C933C2">
        <w:rPr>
          <w:i/>
        </w:rPr>
        <w:t>Neuroimage</w:t>
      </w:r>
      <w:r w:rsidRPr="00C933C2">
        <w:t xml:space="preserve"> </w:t>
      </w:r>
      <w:r w:rsidRPr="00C933C2">
        <w:rPr>
          <w:b/>
        </w:rPr>
        <w:t>21</w:t>
      </w:r>
      <w:r w:rsidRPr="00C933C2">
        <w:t>, 1497-1507.</w:t>
      </w:r>
    </w:p>
    <w:p w14:paraId="505DF6B0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19]</w:t>
      </w:r>
      <w:r w:rsidRPr="00C933C2">
        <w:tab/>
        <w:t xml:space="preserve">Carbon M, </w:t>
      </w:r>
      <w:proofErr w:type="spellStart"/>
      <w:r w:rsidRPr="00C933C2">
        <w:t>Reetz</w:t>
      </w:r>
      <w:proofErr w:type="spellEnd"/>
      <w:r w:rsidRPr="00C933C2">
        <w:t xml:space="preserve"> K, </w:t>
      </w:r>
      <w:proofErr w:type="spellStart"/>
      <w:r w:rsidRPr="00C933C2">
        <w:t>Ghilardi</w:t>
      </w:r>
      <w:proofErr w:type="spellEnd"/>
      <w:r w:rsidRPr="00C933C2">
        <w:t xml:space="preserve"> MF, Dhawan V, </w:t>
      </w:r>
      <w:proofErr w:type="spellStart"/>
      <w:r w:rsidRPr="00C933C2">
        <w:t>Eidelberg</w:t>
      </w:r>
      <w:proofErr w:type="spellEnd"/>
      <w:r w:rsidRPr="00C933C2">
        <w:t xml:space="preserve"> D (2010) Early Parkinson's disease: Longitudinal changes in brain activity during sequence learning. </w:t>
      </w:r>
      <w:proofErr w:type="spellStart"/>
      <w:r w:rsidRPr="00C933C2">
        <w:rPr>
          <w:i/>
        </w:rPr>
        <w:t>Neurobiol</w:t>
      </w:r>
      <w:proofErr w:type="spellEnd"/>
      <w:r w:rsidRPr="00C933C2">
        <w:rPr>
          <w:i/>
        </w:rPr>
        <w:t xml:space="preserve"> Dis</w:t>
      </w:r>
      <w:r w:rsidRPr="00C933C2">
        <w:t xml:space="preserve"> </w:t>
      </w:r>
      <w:r w:rsidRPr="00C933C2">
        <w:rPr>
          <w:b/>
        </w:rPr>
        <w:t>37</w:t>
      </w:r>
      <w:r w:rsidRPr="00C933C2">
        <w:t>, 455-460.</w:t>
      </w:r>
    </w:p>
    <w:p w14:paraId="5805DD55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20]</w:t>
      </w:r>
      <w:r w:rsidRPr="00C933C2">
        <w:tab/>
        <w:t xml:space="preserve">Carey JR, Deskin KA, Josephson KT, Wichmann RL (2002) Sex differences in tracking performance in patients with Parkinson's disease. </w:t>
      </w:r>
      <w:r w:rsidRPr="00C933C2">
        <w:rPr>
          <w:i/>
        </w:rPr>
        <w:t xml:space="preserve">Arch Phys Med </w:t>
      </w:r>
      <w:proofErr w:type="spellStart"/>
      <w:r w:rsidRPr="00C933C2">
        <w:rPr>
          <w:i/>
        </w:rPr>
        <w:t>Rehabil</w:t>
      </w:r>
      <w:proofErr w:type="spellEnd"/>
      <w:r w:rsidRPr="00C933C2">
        <w:t xml:space="preserve"> </w:t>
      </w:r>
      <w:r w:rsidRPr="00C933C2">
        <w:rPr>
          <w:b/>
        </w:rPr>
        <w:t>83</w:t>
      </w:r>
      <w:r w:rsidRPr="00C933C2">
        <w:t>, 972-977.</w:t>
      </w:r>
    </w:p>
    <w:p w14:paraId="567BA279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21]</w:t>
      </w:r>
      <w:r w:rsidRPr="00C933C2">
        <w:tab/>
      </w:r>
      <w:proofErr w:type="spellStart"/>
      <w:r w:rsidRPr="00C933C2">
        <w:t>Catala</w:t>
      </w:r>
      <w:proofErr w:type="spellEnd"/>
      <w:r w:rsidRPr="00C933C2">
        <w:t xml:space="preserve"> MM, </w:t>
      </w:r>
      <w:proofErr w:type="spellStart"/>
      <w:r w:rsidRPr="00C933C2">
        <w:t>Woitalla</w:t>
      </w:r>
      <w:proofErr w:type="spellEnd"/>
      <w:r w:rsidRPr="00C933C2">
        <w:t xml:space="preserve"> D, </w:t>
      </w:r>
      <w:proofErr w:type="spellStart"/>
      <w:r w:rsidRPr="00C933C2">
        <w:t>Arampatzis</w:t>
      </w:r>
      <w:proofErr w:type="spellEnd"/>
      <w:r w:rsidRPr="00C933C2">
        <w:t xml:space="preserve"> A (2016) Reactive but not predictive locomotor adaptability is impaired in young Parkinson's disease patients. </w:t>
      </w:r>
      <w:r w:rsidRPr="00C933C2">
        <w:rPr>
          <w:i/>
        </w:rPr>
        <w:t>Gait Posture</w:t>
      </w:r>
      <w:r w:rsidRPr="00C933C2">
        <w:t xml:space="preserve"> </w:t>
      </w:r>
      <w:r w:rsidRPr="00C933C2">
        <w:rPr>
          <w:b/>
        </w:rPr>
        <w:t>48</w:t>
      </w:r>
      <w:r w:rsidRPr="00C933C2">
        <w:t>, 177-182.</w:t>
      </w:r>
    </w:p>
    <w:p w14:paraId="1A74A39F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22]</w:t>
      </w:r>
      <w:r w:rsidRPr="00C933C2">
        <w:tab/>
        <w:t xml:space="preserve">Chen J, Ho SL, Lee TM, Chang RS, Pang SY, Li L (2016) Visuomotor control in patients with Parkinson's disease. </w:t>
      </w:r>
      <w:proofErr w:type="spellStart"/>
      <w:r w:rsidRPr="00C933C2">
        <w:rPr>
          <w:i/>
        </w:rPr>
        <w:t>Neuropsychologia</w:t>
      </w:r>
      <w:proofErr w:type="spellEnd"/>
      <w:r w:rsidRPr="00C933C2">
        <w:t xml:space="preserve"> </w:t>
      </w:r>
      <w:r w:rsidRPr="00C933C2">
        <w:rPr>
          <w:b/>
        </w:rPr>
        <w:t>80</w:t>
      </w:r>
      <w:r w:rsidRPr="00C933C2">
        <w:t>, 102-114.</w:t>
      </w:r>
    </w:p>
    <w:p w14:paraId="6E838090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lastRenderedPageBreak/>
        <w:t>[23]</w:t>
      </w:r>
      <w:r w:rsidRPr="00C933C2">
        <w:tab/>
        <w:t xml:space="preserve">Contreras-Vidal JL, Buch ER (2003) Effects of Parkinson's disease on visuomotor adaptation. </w:t>
      </w:r>
      <w:r w:rsidRPr="00C933C2">
        <w:rPr>
          <w:i/>
        </w:rPr>
        <w:t>Exp Brain Res</w:t>
      </w:r>
      <w:r w:rsidRPr="00C933C2">
        <w:t xml:space="preserve"> </w:t>
      </w:r>
      <w:r w:rsidRPr="00C933C2">
        <w:rPr>
          <w:b/>
        </w:rPr>
        <w:t>150</w:t>
      </w:r>
      <w:r w:rsidRPr="00C933C2">
        <w:t>, 25-32.</w:t>
      </w:r>
    </w:p>
    <w:p w14:paraId="5F2F9F51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24]</w:t>
      </w:r>
      <w:r w:rsidRPr="00C933C2">
        <w:tab/>
      </w:r>
      <w:proofErr w:type="spellStart"/>
      <w:r w:rsidRPr="00C933C2">
        <w:t>Cressman</w:t>
      </w:r>
      <w:proofErr w:type="spellEnd"/>
      <w:r w:rsidRPr="00C933C2">
        <w:t xml:space="preserve"> EK, </w:t>
      </w:r>
      <w:proofErr w:type="spellStart"/>
      <w:r w:rsidRPr="00C933C2">
        <w:t>Salomonczyk</w:t>
      </w:r>
      <w:proofErr w:type="spellEnd"/>
      <w:r w:rsidRPr="00C933C2">
        <w:t xml:space="preserve"> D, Constantin A, </w:t>
      </w:r>
      <w:proofErr w:type="spellStart"/>
      <w:r w:rsidRPr="00C933C2">
        <w:t>Miyasaki</w:t>
      </w:r>
      <w:proofErr w:type="spellEnd"/>
      <w:r w:rsidRPr="00C933C2">
        <w:t xml:space="preserve"> J, Moro E, Chen R, </w:t>
      </w:r>
      <w:proofErr w:type="spellStart"/>
      <w:r w:rsidRPr="00C933C2">
        <w:t>Strafella</w:t>
      </w:r>
      <w:proofErr w:type="spellEnd"/>
      <w:r w:rsidRPr="00C933C2">
        <w:t xml:space="preserve"> A, Fox S, Lang AE, Poizner H, Henriques DYP (2021) Proprioceptive recalibration following implicit visuomotor adaptation is preserved in Parkinson's disease. </w:t>
      </w:r>
      <w:r w:rsidRPr="00C933C2">
        <w:rPr>
          <w:i/>
        </w:rPr>
        <w:t>Exp Brain Res</w:t>
      </w:r>
      <w:r w:rsidRPr="00C933C2">
        <w:t xml:space="preserve"> </w:t>
      </w:r>
      <w:r w:rsidRPr="00C933C2">
        <w:rPr>
          <w:b/>
        </w:rPr>
        <w:t>239</w:t>
      </w:r>
      <w:r w:rsidRPr="00C933C2">
        <w:t>, 1551-1565.</w:t>
      </w:r>
    </w:p>
    <w:p w14:paraId="320C1982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25]</w:t>
      </w:r>
      <w:r w:rsidRPr="00C933C2">
        <w:tab/>
        <w:t xml:space="preserve">Cunnington R, </w:t>
      </w:r>
      <w:proofErr w:type="spellStart"/>
      <w:r w:rsidRPr="00C933C2">
        <w:t>Iansek</w:t>
      </w:r>
      <w:proofErr w:type="spellEnd"/>
      <w:r w:rsidRPr="00C933C2">
        <w:t xml:space="preserve"> R, Bradshaw JL (1999) Movement-related potentials in Parkinson's disease: External cues and attentional strategies. </w:t>
      </w:r>
      <w:r w:rsidRPr="00C933C2">
        <w:rPr>
          <w:i/>
        </w:rPr>
        <w:t xml:space="preserve">Mov </w:t>
      </w:r>
      <w:proofErr w:type="spellStart"/>
      <w:r w:rsidRPr="00C933C2">
        <w:rPr>
          <w:i/>
        </w:rPr>
        <w:t>Disord</w:t>
      </w:r>
      <w:proofErr w:type="spellEnd"/>
      <w:r w:rsidRPr="00C933C2">
        <w:t xml:space="preserve"> </w:t>
      </w:r>
      <w:r w:rsidRPr="00C933C2">
        <w:rPr>
          <w:b/>
        </w:rPr>
        <w:t>14</w:t>
      </w:r>
      <w:r w:rsidRPr="00C933C2">
        <w:t>, 63-68.</w:t>
      </w:r>
    </w:p>
    <w:p w14:paraId="50857AD1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26]</w:t>
      </w:r>
      <w:r w:rsidRPr="00C933C2">
        <w:tab/>
      </w:r>
      <w:proofErr w:type="spellStart"/>
      <w:r w:rsidRPr="00C933C2">
        <w:t>Deroost</w:t>
      </w:r>
      <w:proofErr w:type="spellEnd"/>
      <w:r w:rsidRPr="00C933C2">
        <w:t xml:space="preserve"> N, </w:t>
      </w:r>
      <w:proofErr w:type="spellStart"/>
      <w:r w:rsidRPr="00C933C2">
        <w:t>Kerckhofs</w:t>
      </w:r>
      <w:proofErr w:type="spellEnd"/>
      <w:r w:rsidRPr="00C933C2">
        <w:t xml:space="preserve"> E, </w:t>
      </w:r>
      <w:proofErr w:type="spellStart"/>
      <w:r w:rsidRPr="00C933C2">
        <w:t>Coene</w:t>
      </w:r>
      <w:proofErr w:type="spellEnd"/>
      <w:r w:rsidRPr="00C933C2">
        <w:t xml:space="preserve"> M, </w:t>
      </w:r>
      <w:proofErr w:type="spellStart"/>
      <w:r w:rsidRPr="00C933C2">
        <w:t>Wijnants</w:t>
      </w:r>
      <w:proofErr w:type="spellEnd"/>
      <w:r w:rsidRPr="00C933C2">
        <w:t xml:space="preserve"> G, </w:t>
      </w:r>
      <w:proofErr w:type="spellStart"/>
      <w:r w:rsidRPr="00C933C2">
        <w:t>Soetens</w:t>
      </w:r>
      <w:proofErr w:type="spellEnd"/>
      <w:r w:rsidRPr="00C933C2">
        <w:t xml:space="preserve"> E (2006) Learning sequence movements in a homogenous sample of patients with Parkinson's disease. </w:t>
      </w:r>
      <w:proofErr w:type="spellStart"/>
      <w:r w:rsidRPr="00C933C2">
        <w:rPr>
          <w:i/>
        </w:rPr>
        <w:t>Neuropsychologia</w:t>
      </w:r>
      <w:proofErr w:type="spellEnd"/>
      <w:r w:rsidRPr="00C933C2">
        <w:t xml:space="preserve"> </w:t>
      </w:r>
      <w:r w:rsidRPr="00C933C2">
        <w:rPr>
          <w:b/>
        </w:rPr>
        <w:t>44</w:t>
      </w:r>
      <w:r w:rsidRPr="00C933C2">
        <w:t>, 1653-1662.</w:t>
      </w:r>
    </w:p>
    <w:p w14:paraId="489962AF" w14:textId="6C48EC21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27]</w:t>
      </w:r>
      <w:r w:rsidRPr="00C933C2">
        <w:tab/>
      </w:r>
      <w:proofErr w:type="spellStart"/>
      <w:r w:rsidRPr="00C933C2">
        <w:t>Dominey</w:t>
      </w:r>
      <w:proofErr w:type="spellEnd"/>
      <w:r w:rsidRPr="00C933C2">
        <w:t xml:space="preserve"> P, </w:t>
      </w:r>
      <w:proofErr w:type="spellStart"/>
      <w:r w:rsidRPr="00C933C2">
        <w:t>Decety</w:t>
      </w:r>
      <w:proofErr w:type="spellEnd"/>
      <w:r w:rsidRPr="00C933C2">
        <w:t xml:space="preserve"> J, </w:t>
      </w:r>
      <w:proofErr w:type="spellStart"/>
      <w:r w:rsidRPr="00C933C2">
        <w:t>Broussolle</w:t>
      </w:r>
      <w:proofErr w:type="spellEnd"/>
      <w:r w:rsidRPr="00C933C2">
        <w:t xml:space="preserve"> E, </w:t>
      </w:r>
      <w:proofErr w:type="spellStart"/>
      <w:r w:rsidRPr="00C933C2">
        <w:t>Chazot</w:t>
      </w:r>
      <w:proofErr w:type="spellEnd"/>
      <w:r w:rsidRPr="00C933C2">
        <w:t xml:space="preserve"> G, </w:t>
      </w:r>
      <w:proofErr w:type="spellStart"/>
      <w:r w:rsidRPr="00C933C2">
        <w:t>Jeannerod</w:t>
      </w:r>
      <w:proofErr w:type="spellEnd"/>
      <w:r w:rsidRPr="00C933C2">
        <w:t xml:space="preserve"> M (1995) </w:t>
      </w:r>
      <w:r w:rsidR="00FE386D">
        <w:t>M</w:t>
      </w:r>
      <w:r w:rsidR="00FE386D" w:rsidRPr="00C933C2">
        <w:t>otor imagery of a lateralized sequential task is asymmetrically slowed in hemi-Parkinson’s patients</w:t>
      </w:r>
      <w:r w:rsidRPr="00C933C2">
        <w:t xml:space="preserve">. </w:t>
      </w:r>
      <w:proofErr w:type="spellStart"/>
      <w:r w:rsidRPr="00C933C2">
        <w:rPr>
          <w:i/>
        </w:rPr>
        <w:t>Neuropsychologia</w:t>
      </w:r>
      <w:proofErr w:type="spellEnd"/>
      <w:r w:rsidRPr="00C933C2">
        <w:t xml:space="preserve"> </w:t>
      </w:r>
      <w:r w:rsidRPr="00C933C2">
        <w:rPr>
          <w:b/>
        </w:rPr>
        <w:t>33</w:t>
      </w:r>
      <w:r w:rsidRPr="00C933C2">
        <w:t>, 727-741.</w:t>
      </w:r>
    </w:p>
    <w:p w14:paraId="70CB90AA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28]</w:t>
      </w:r>
      <w:r w:rsidRPr="00C933C2">
        <w:tab/>
      </w:r>
      <w:proofErr w:type="spellStart"/>
      <w:r w:rsidRPr="00C933C2">
        <w:t>Dominey</w:t>
      </w:r>
      <w:proofErr w:type="spellEnd"/>
      <w:r w:rsidRPr="00C933C2">
        <w:t xml:space="preserve"> PF, </w:t>
      </w:r>
      <w:proofErr w:type="spellStart"/>
      <w:r w:rsidRPr="00C933C2">
        <w:t>VentreDominey</w:t>
      </w:r>
      <w:proofErr w:type="spellEnd"/>
      <w:r w:rsidRPr="00C933C2">
        <w:t xml:space="preserve"> J, </w:t>
      </w:r>
      <w:proofErr w:type="spellStart"/>
      <w:r w:rsidRPr="00C933C2">
        <w:t>Broussolle</w:t>
      </w:r>
      <w:proofErr w:type="spellEnd"/>
      <w:r w:rsidRPr="00C933C2">
        <w:t xml:space="preserve"> E, </w:t>
      </w:r>
      <w:proofErr w:type="spellStart"/>
      <w:r w:rsidRPr="00C933C2">
        <w:t>Jeannerod</w:t>
      </w:r>
      <w:proofErr w:type="spellEnd"/>
      <w:r w:rsidRPr="00C933C2">
        <w:t xml:space="preserve"> M (1997) Analogical transfer is effective in a serial reaction time task in Parkinson's disease: Evidence for a dissociable form of sequence learning. </w:t>
      </w:r>
      <w:proofErr w:type="spellStart"/>
      <w:r w:rsidRPr="00C933C2">
        <w:rPr>
          <w:i/>
        </w:rPr>
        <w:t>Neuropsychologia</w:t>
      </w:r>
      <w:proofErr w:type="spellEnd"/>
      <w:r w:rsidRPr="00C933C2">
        <w:t xml:space="preserve"> </w:t>
      </w:r>
      <w:r w:rsidRPr="00C933C2">
        <w:rPr>
          <w:b/>
        </w:rPr>
        <w:t>35</w:t>
      </w:r>
      <w:r w:rsidRPr="00C933C2">
        <w:t>, 1-9.</w:t>
      </w:r>
    </w:p>
    <w:p w14:paraId="442BD7CA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29]</w:t>
      </w:r>
      <w:r w:rsidRPr="00C933C2">
        <w:tab/>
        <w:t xml:space="preserve">Doyon J, Gaudreau D, </w:t>
      </w:r>
      <w:proofErr w:type="spellStart"/>
      <w:r w:rsidRPr="00C933C2">
        <w:t>Laforce</w:t>
      </w:r>
      <w:proofErr w:type="spellEnd"/>
      <w:r w:rsidRPr="00C933C2">
        <w:t xml:space="preserve"> Jr RL, Castonguay M, Bédard PJ, Bédard F, Bouchard JP (1997) Role of the striatum, cerebellum, and frontal lobes in the learning of a visuomotor sequence. </w:t>
      </w:r>
      <w:r w:rsidRPr="00C933C2">
        <w:rPr>
          <w:i/>
        </w:rPr>
        <w:t xml:space="preserve">Brain </w:t>
      </w:r>
      <w:proofErr w:type="spellStart"/>
      <w:r w:rsidRPr="00C933C2">
        <w:rPr>
          <w:i/>
        </w:rPr>
        <w:t>Cogn</w:t>
      </w:r>
      <w:proofErr w:type="spellEnd"/>
      <w:r w:rsidRPr="00C933C2">
        <w:t xml:space="preserve"> </w:t>
      </w:r>
      <w:r w:rsidRPr="00C933C2">
        <w:rPr>
          <w:b/>
        </w:rPr>
        <w:t>34</w:t>
      </w:r>
      <w:r w:rsidRPr="00C933C2">
        <w:t>, 218-245.</w:t>
      </w:r>
    </w:p>
    <w:p w14:paraId="3761952F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30]</w:t>
      </w:r>
      <w:r w:rsidRPr="00C933C2">
        <w:tab/>
      </w:r>
      <w:proofErr w:type="spellStart"/>
      <w:r w:rsidRPr="00C933C2">
        <w:t>Fattapposta</w:t>
      </w:r>
      <w:proofErr w:type="spellEnd"/>
      <w:r w:rsidRPr="00C933C2">
        <w:t xml:space="preserve"> F, </w:t>
      </w:r>
      <w:proofErr w:type="spellStart"/>
      <w:r w:rsidRPr="00C933C2">
        <w:t>Pierelli</w:t>
      </w:r>
      <w:proofErr w:type="spellEnd"/>
      <w:r w:rsidRPr="00C933C2">
        <w:t xml:space="preserve"> F, </w:t>
      </w:r>
      <w:proofErr w:type="spellStart"/>
      <w:r w:rsidRPr="00C933C2">
        <w:t>Traversa</w:t>
      </w:r>
      <w:proofErr w:type="spellEnd"/>
      <w:r w:rsidRPr="00C933C2">
        <w:t xml:space="preserve"> G, My F, </w:t>
      </w:r>
      <w:proofErr w:type="spellStart"/>
      <w:r w:rsidRPr="00C933C2">
        <w:t>Mostarda</w:t>
      </w:r>
      <w:proofErr w:type="spellEnd"/>
      <w:r w:rsidRPr="00C933C2">
        <w:t xml:space="preserve"> M, </w:t>
      </w:r>
      <w:proofErr w:type="spellStart"/>
      <w:r w:rsidRPr="00C933C2">
        <w:t>D'Alessio</w:t>
      </w:r>
      <w:proofErr w:type="spellEnd"/>
      <w:r w:rsidRPr="00C933C2">
        <w:t xml:space="preserve"> C, Soldati G, Osborn J, Amabile G (2000) Preprogramming and control activity of bimanual self-paced motor task in Parkinson's disease. </w:t>
      </w:r>
      <w:r w:rsidRPr="00C933C2">
        <w:rPr>
          <w:i/>
        </w:rPr>
        <w:t xml:space="preserve">Clin </w:t>
      </w:r>
      <w:proofErr w:type="spellStart"/>
      <w:r w:rsidRPr="00C933C2">
        <w:rPr>
          <w:i/>
        </w:rPr>
        <w:t>Neurophysiol</w:t>
      </w:r>
      <w:proofErr w:type="spellEnd"/>
      <w:r w:rsidRPr="00C933C2">
        <w:rPr>
          <w:i/>
        </w:rPr>
        <w:t xml:space="preserve"> </w:t>
      </w:r>
      <w:proofErr w:type="spellStart"/>
      <w:r w:rsidRPr="00C933C2">
        <w:rPr>
          <w:i/>
        </w:rPr>
        <w:t>Pract</w:t>
      </w:r>
      <w:proofErr w:type="spellEnd"/>
      <w:r w:rsidRPr="00C933C2">
        <w:t xml:space="preserve"> </w:t>
      </w:r>
      <w:r w:rsidRPr="00C933C2">
        <w:rPr>
          <w:b/>
        </w:rPr>
        <w:t>111</w:t>
      </w:r>
      <w:r w:rsidRPr="00C933C2">
        <w:t>, 873-883.</w:t>
      </w:r>
    </w:p>
    <w:p w14:paraId="2FD2955D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31]</w:t>
      </w:r>
      <w:r w:rsidRPr="00C933C2">
        <w:tab/>
        <w:t>Fernandez-Ruiz J, Diaz R, Hall-</w:t>
      </w:r>
      <w:proofErr w:type="spellStart"/>
      <w:r w:rsidRPr="00C933C2">
        <w:t>Haro</w:t>
      </w:r>
      <w:proofErr w:type="spellEnd"/>
      <w:r w:rsidRPr="00C933C2">
        <w:t xml:space="preserve"> C, Vergara P, </w:t>
      </w:r>
      <w:proofErr w:type="spellStart"/>
      <w:r w:rsidRPr="00C933C2">
        <w:t>Mischner</w:t>
      </w:r>
      <w:proofErr w:type="spellEnd"/>
      <w:r w:rsidRPr="00C933C2">
        <w:t xml:space="preserve"> J, Nunez L, Drucker-Colin R, Ochoa A, Alonso ME (2003) Normal prism adaptation but reduced after-effect in basal ganglia disorders using a throwing task. </w:t>
      </w:r>
      <w:proofErr w:type="spellStart"/>
      <w:r w:rsidRPr="00C933C2">
        <w:rPr>
          <w:i/>
        </w:rPr>
        <w:t>Eur</w:t>
      </w:r>
      <w:proofErr w:type="spellEnd"/>
      <w:r w:rsidRPr="00C933C2">
        <w:rPr>
          <w:i/>
        </w:rPr>
        <w:t xml:space="preserve"> J </w:t>
      </w:r>
      <w:proofErr w:type="spellStart"/>
      <w:r w:rsidRPr="00C933C2">
        <w:rPr>
          <w:i/>
        </w:rPr>
        <w:t>Neurosci</w:t>
      </w:r>
      <w:proofErr w:type="spellEnd"/>
      <w:r w:rsidRPr="00C933C2">
        <w:t xml:space="preserve"> </w:t>
      </w:r>
      <w:r w:rsidRPr="00C933C2">
        <w:rPr>
          <w:b/>
        </w:rPr>
        <w:t>18</w:t>
      </w:r>
      <w:r w:rsidRPr="00C933C2">
        <w:t>, 689-694.</w:t>
      </w:r>
    </w:p>
    <w:p w14:paraId="1D138D8A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32]</w:t>
      </w:r>
      <w:r w:rsidRPr="00C933C2">
        <w:tab/>
        <w:t xml:space="preserve">Frith CD, Bloxham CA, Carpenter KN (1986) Impairments in the learning and performance of a new manual skill in patients with Parkinson's disease. </w:t>
      </w:r>
      <w:r w:rsidRPr="00C933C2">
        <w:rPr>
          <w:i/>
        </w:rPr>
        <w:t xml:space="preserve">J Neurol </w:t>
      </w:r>
      <w:proofErr w:type="spellStart"/>
      <w:r w:rsidRPr="00C933C2">
        <w:rPr>
          <w:i/>
        </w:rPr>
        <w:t>Neurosurg</w:t>
      </w:r>
      <w:proofErr w:type="spellEnd"/>
      <w:r w:rsidRPr="00C933C2">
        <w:rPr>
          <w:i/>
        </w:rPr>
        <w:t xml:space="preserve"> Psychiatry</w:t>
      </w:r>
      <w:r w:rsidRPr="00C933C2">
        <w:t xml:space="preserve"> </w:t>
      </w:r>
      <w:r w:rsidRPr="00C933C2">
        <w:rPr>
          <w:b/>
        </w:rPr>
        <w:t>49</w:t>
      </w:r>
      <w:r w:rsidRPr="00C933C2">
        <w:t>, 661-668.</w:t>
      </w:r>
    </w:p>
    <w:p w14:paraId="4AF3EA0F" w14:textId="4AB09ACD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33]</w:t>
      </w:r>
      <w:r w:rsidRPr="00C933C2">
        <w:tab/>
        <w:t xml:space="preserve">Gamble KR, Cummings TJ, Jr., Lo SE, Ghosh PT, Howard JH, Jr., Howard DV (2014) Implicit sequence learning in people with Parkinson's disease. </w:t>
      </w:r>
      <w:r w:rsidRPr="00C933C2">
        <w:rPr>
          <w:i/>
        </w:rPr>
        <w:t xml:space="preserve">Front Hum </w:t>
      </w:r>
      <w:proofErr w:type="spellStart"/>
      <w:r w:rsidRPr="00C933C2">
        <w:rPr>
          <w:i/>
        </w:rPr>
        <w:t>Neurosci</w:t>
      </w:r>
      <w:proofErr w:type="spellEnd"/>
      <w:r w:rsidRPr="00C933C2">
        <w:t xml:space="preserve"> </w:t>
      </w:r>
      <w:r w:rsidRPr="00C933C2">
        <w:rPr>
          <w:b/>
        </w:rPr>
        <w:t>8</w:t>
      </w:r>
      <w:r w:rsidR="00FE386D">
        <w:t>, 563.</w:t>
      </w:r>
    </w:p>
    <w:p w14:paraId="6BA22660" w14:textId="6330B774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34]</w:t>
      </w:r>
      <w:r w:rsidRPr="00C933C2">
        <w:tab/>
      </w:r>
      <w:proofErr w:type="spellStart"/>
      <w:r w:rsidRPr="00C933C2">
        <w:t>Geffe</w:t>
      </w:r>
      <w:proofErr w:type="spellEnd"/>
      <w:r w:rsidRPr="00C933C2">
        <w:t xml:space="preserve"> S, </w:t>
      </w:r>
      <w:proofErr w:type="spellStart"/>
      <w:r w:rsidRPr="00C933C2">
        <w:t>Schindlbeck</w:t>
      </w:r>
      <w:proofErr w:type="spellEnd"/>
      <w:r w:rsidRPr="00C933C2">
        <w:t xml:space="preserve"> KA, </w:t>
      </w:r>
      <w:proofErr w:type="spellStart"/>
      <w:r w:rsidRPr="00C933C2">
        <w:t>Mehl</w:t>
      </w:r>
      <w:proofErr w:type="spellEnd"/>
      <w:r w:rsidRPr="00C933C2">
        <w:t xml:space="preserve"> A, Jende J, </w:t>
      </w:r>
      <w:proofErr w:type="spellStart"/>
      <w:r w:rsidRPr="00C933C2">
        <w:t>Klostermann</w:t>
      </w:r>
      <w:proofErr w:type="spellEnd"/>
      <w:r w:rsidRPr="00C933C2">
        <w:t xml:space="preserve"> F, </w:t>
      </w:r>
      <w:proofErr w:type="spellStart"/>
      <w:r w:rsidRPr="00C933C2">
        <w:t>Marzinzik</w:t>
      </w:r>
      <w:proofErr w:type="spellEnd"/>
      <w:r w:rsidRPr="00C933C2">
        <w:t xml:space="preserve"> F (2016) </w:t>
      </w:r>
      <w:r w:rsidR="00FE386D" w:rsidRPr="00FE386D">
        <w:t>The single intake of levodopa modulates implicit learning in drug naïve, de novo patients with idiopathic Parkinson's disease</w:t>
      </w:r>
      <w:r w:rsidRPr="00C933C2">
        <w:t xml:space="preserve">. </w:t>
      </w:r>
      <w:r w:rsidRPr="00C933C2">
        <w:rPr>
          <w:i/>
        </w:rPr>
        <w:t xml:space="preserve">J Neural </w:t>
      </w:r>
      <w:proofErr w:type="spellStart"/>
      <w:r w:rsidRPr="00C933C2">
        <w:rPr>
          <w:i/>
        </w:rPr>
        <w:t>Transm</w:t>
      </w:r>
      <w:proofErr w:type="spellEnd"/>
      <w:r w:rsidRPr="00C933C2">
        <w:rPr>
          <w:i/>
        </w:rPr>
        <w:t xml:space="preserve"> (Vienna)</w:t>
      </w:r>
      <w:r w:rsidRPr="00C933C2">
        <w:t xml:space="preserve"> </w:t>
      </w:r>
      <w:r w:rsidRPr="00C933C2">
        <w:rPr>
          <w:b/>
        </w:rPr>
        <w:t>123</w:t>
      </w:r>
      <w:r w:rsidRPr="00C933C2">
        <w:t>, 601-610.</w:t>
      </w:r>
    </w:p>
    <w:p w14:paraId="489AF858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lastRenderedPageBreak/>
        <w:t>[35]</w:t>
      </w:r>
      <w:r w:rsidRPr="00C933C2">
        <w:tab/>
      </w:r>
      <w:proofErr w:type="spellStart"/>
      <w:r w:rsidRPr="00C933C2">
        <w:t>Ghilardi</w:t>
      </w:r>
      <w:proofErr w:type="spellEnd"/>
      <w:r w:rsidRPr="00C933C2">
        <w:t xml:space="preserve"> MF, </w:t>
      </w:r>
      <w:proofErr w:type="spellStart"/>
      <w:r w:rsidRPr="00C933C2">
        <w:t>Eidelberg</w:t>
      </w:r>
      <w:proofErr w:type="spellEnd"/>
      <w:r w:rsidRPr="00C933C2">
        <w:t xml:space="preserve"> D, Silvestri G, </w:t>
      </w:r>
      <w:proofErr w:type="spellStart"/>
      <w:r w:rsidRPr="00C933C2">
        <w:t>Ghez</w:t>
      </w:r>
      <w:proofErr w:type="spellEnd"/>
      <w:r w:rsidRPr="00C933C2">
        <w:t xml:space="preserve"> C (2003) The differential effect of PD and normal aging on early explicit sequence learning. </w:t>
      </w:r>
      <w:r w:rsidRPr="00C933C2">
        <w:rPr>
          <w:i/>
        </w:rPr>
        <w:t>Neurology</w:t>
      </w:r>
      <w:r w:rsidRPr="00C933C2">
        <w:t xml:space="preserve"> </w:t>
      </w:r>
      <w:r w:rsidRPr="00C933C2">
        <w:rPr>
          <w:b/>
        </w:rPr>
        <w:t>60</w:t>
      </w:r>
      <w:r w:rsidRPr="00C933C2">
        <w:t>, 1313-1319.</w:t>
      </w:r>
    </w:p>
    <w:p w14:paraId="7223A10D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36]</w:t>
      </w:r>
      <w:r w:rsidRPr="00C933C2">
        <w:tab/>
      </w:r>
      <w:proofErr w:type="spellStart"/>
      <w:r w:rsidRPr="00C933C2">
        <w:t>Ghilardi</w:t>
      </w:r>
      <w:proofErr w:type="spellEnd"/>
      <w:r w:rsidRPr="00C933C2">
        <w:t xml:space="preserve"> MF, </w:t>
      </w:r>
      <w:proofErr w:type="spellStart"/>
      <w:r w:rsidRPr="00C933C2">
        <w:t>Feigin</w:t>
      </w:r>
      <w:proofErr w:type="spellEnd"/>
      <w:r w:rsidRPr="00C933C2">
        <w:t xml:space="preserve"> AS, Battaglia F, Silvestri G, Mattis P, </w:t>
      </w:r>
      <w:proofErr w:type="spellStart"/>
      <w:r w:rsidRPr="00C933C2">
        <w:t>Eidelberg</w:t>
      </w:r>
      <w:proofErr w:type="spellEnd"/>
      <w:r w:rsidRPr="00C933C2">
        <w:t xml:space="preserve"> D, Di Rocco A (2007) L-Dopa infusion does not improve explicit sequence learning in Parkinson's disease. </w:t>
      </w:r>
      <w:r w:rsidRPr="00C933C2">
        <w:rPr>
          <w:i/>
        </w:rPr>
        <w:t xml:space="preserve">Parkinsonism </w:t>
      </w:r>
      <w:proofErr w:type="spellStart"/>
      <w:r w:rsidRPr="00C933C2">
        <w:rPr>
          <w:i/>
        </w:rPr>
        <w:t>Relat</w:t>
      </w:r>
      <w:proofErr w:type="spellEnd"/>
      <w:r w:rsidRPr="00C933C2">
        <w:rPr>
          <w:i/>
        </w:rPr>
        <w:t xml:space="preserve"> </w:t>
      </w:r>
      <w:proofErr w:type="spellStart"/>
      <w:r w:rsidRPr="00C933C2">
        <w:rPr>
          <w:i/>
        </w:rPr>
        <w:t>Disord</w:t>
      </w:r>
      <w:proofErr w:type="spellEnd"/>
      <w:r w:rsidRPr="00C933C2">
        <w:t xml:space="preserve"> </w:t>
      </w:r>
      <w:r w:rsidRPr="00C933C2">
        <w:rPr>
          <w:b/>
        </w:rPr>
        <w:t>13</w:t>
      </w:r>
      <w:r w:rsidRPr="00C933C2">
        <w:t>, 146-151.</w:t>
      </w:r>
    </w:p>
    <w:p w14:paraId="325DC90D" w14:textId="6C88BD61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37]</w:t>
      </w:r>
      <w:r w:rsidRPr="00C933C2">
        <w:tab/>
      </w:r>
      <w:proofErr w:type="spellStart"/>
      <w:r w:rsidRPr="00C933C2">
        <w:t>Gobel</w:t>
      </w:r>
      <w:proofErr w:type="spellEnd"/>
      <w:r w:rsidRPr="00C933C2">
        <w:t xml:space="preserve"> EW, </w:t>
      </w:r>
      <w:proofErr w:type="spellStart"/>
      <w:r w:rsidRPr="00C933C2">
        <w:t>Blomeke</w:t>
      </w:r>
      <w:proofErr w:type="spellEnd"/>
      <w:r w:rsidRPr="00C933C2">
        <w:t xml:space="preserve"> K, </w:t>
      </w:r>
      <w:proofErr w:type="spellStart"/>
      <w:r w:rsidRPr="00C933C2">
        <w:t>Zadikoff</w:t>
      </w:r>
      <w:proofErr w:type="spellEnd"/>
      <w:r w:rsidRPr="00C933C2">
        <w:t xml:space="preserve"> C, Simuni T, Weintraub S, </w:t>
      </w:r>
      <w:proofErr w:type="spellStart"/>
      <w:r w:rsidRPr="00C933C2">
        <w:t>Reber</w:t>
      </w:r>
      <w:proofErr w:type="spellEnd"/>
      <w:r w:rsidRPr="00C933C2">
        <w:t xml:space="preserve"> PJ (2013) Implicit </w:t>
      </w:r>
      <w:r w:rsidR="00FE386D" w:rsidRPr="00C933C2">
        <w:t>perceptual-motor skill learning in mild cognitive impairme</w:t>
      </w:r>
      <w:r w:rsidRPr="00C933C2">
        <w:t xml:space="preserve">nt and Parkinson's </w:t>
      </w:r>
      <w:r w:rsidR="00FE386D">
        <w:t>d</w:t>
      </w:r>
      <w:r w:rsidRPr="00C933C2">
        <w:t xml:space="preserve">isease. </w:t>
      </w:r>
      <w:proofErr w:type="spellStart"/>
      <w:r w:rsidRPr="00C933C2">
        <w:rPr>
          <w:i/>
        </w:rPr>
        <w:t>Neuropsychol</w:t>
      </w:r>
      <w:proofErr w:type="spellEnd"/>
      <w:r w:rsidRPr="00C933C2">
        <w:t xml:space="preserve"> </w:t>
      </w:r>
      <w:r w:rsidRPr="00C933C2">
        <w:rPr>
          <w:b/>
        </w:rPr>
        <w:t>27</w:t>
      </w:r>
      <w:r w:rsidRPr="00C933C2">
        <w:t>, 314-321.</w:t>
      </w:r>
    </w:p>
    <w:p w14:paraId="0A95D33A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38]</w:t>
      </w:r>
      <w:r w:rsidRPr="00C933C2">
        <w:tab/>
      </w:r>
      <w:proofErr w:type="spellStart"/>
      <w:r w:rsidRPr="00C933C2">
        <w:t>Guadagnoli</w:t>
      </w:r>
      <w:proofErr w:type="spellEnd"/>
      <w:r w:rsidRPr="00C933C2">
        <w:t xml:space="preserve"> MA, Leis B, Van </w:t>
      </w:r>
      <w:proofErr w:type="spellStart"/>
      <w:r w:rsidRPr="00C933C2">
        <w:t>Gemmert</w:t>
      </w:r>
      <w:proofErr w:type="spellEnd"/>
      <w:r w:rsidRPr="00C933C2">
        <w:t xml:space="preserve"> AWA, Stelmach GE (2002) The relationship between knowledge of results and motor learning in Parkinsonian patients. </w:t>
      </w:r>
      <w:r w:rsidRPr="00C933C2">
        <w:rPr>
          <w:i/>
        </w:rPr>
        <w:t xml:space="preserve">Parkinsonism </w:t>
      </w:r>
      <w:proofErr w:type="spellStart"/>
      <w:r w:rsidRPr="00C933C2">
        <w:rPr>
          <w:i/>
        </w:rPr>
        <w:t>Relat</w:t>
      </w:r>
      <w:proofErr w:type="spellEnd"/>
      <w:r w:rsidRPr="00C933C2">
        <w:rPr>
          <w:i/>
        </w:rPr>
        <w:t xml:space="preserve"> </w:t>
      </w:r>
      <w:proofErr w:type="spellStart"/>
      <w:r w:rsidRPr="00C933C2">
        <w:rPr>
          <w:i/>
        </w:rPr>
        <w:t>Disord</w:t>
      </w:r>
      <w:proofErr w:type="spellEnd"/>
      <w:r w:rsidRPr="00C933C2">
        <w:t xml:space="preserve"> </w:t>
      </w:r>
      <w:r w:rsidRPr="00C933C2">
        <w:rPr>
          <w:b/>
        </w:rPr>
        <w:t>9</w:t>
      </w:r>
      <w:r w:rsidRPr="00C933C2">
        <w:t>, 89-95.</w:t>
      </w:r>
    </w:p>
    <w:p w14:paraId="16FB523C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39]</w:t>
      </w:r>
      <w:r w:rsidRPr="00C933C2">
        <w:tab/>
      </w:r>
      <w:proofErr w:type="spellStart"/>
      <w:r w:rsidRPr="00C933C2">
        <w:t>Heindel</w:t>
      </w:r>
      <w:proofErr w:type="spellEnd"/>
      <w:r w:rsidRPr="00C933C2">
        <w:t xml:space="preserve"> W, Salmon D, Shults C, </w:t>
      </w:r>
      <w:proofErr w:type="spellStart"/>
      <w:r w:rsidRPr="00C933C2">
        <w:t>Walicke</w:t>
      </w:r>
      <w:proofErr w:type="spellEnd"/>
      <w:r w:rsidRPr="00C933C2">
        <w:t xml:space="preserve"> P, Butters N (1989) Neuropsychological evidence for multiple implicit memory systems: A comparison of Alzheimer's, Huntington's, and Parkinson's disease patients. </w:t>
      </w:r>
      <w:r w:rsidRPr="00C933C2">
        <w:rPr>
          <w:i/>
        </w:rPr>
        <w:t xml:space="preserve">J </w:t>
      </w:r>
      <w:proofErr w:type="spellStart"/>
      <w:r w:rsidRPr="00C933C2">
        <w:rPr>
          <w:i/>
        </w:rPr>
        <w:t>Neurosci</w:t>
      </w:r>
      <w:proofErr w:type="spellEnd"/>
      <w:r w:rsidRPr="00C933C2">
        <w:t xml:space="preserve"> </w:t>
      </w:r>
      <w:r w:rsidRPr="00C933C2">
        <w:rPr>
          <w:b/>
        </w:rPr>
        <w:t>9</w:t>
      </w:r>
      <w:r w:rsidRPr="00C933C2">
        <w:t>, 582-587.</w:t>
      </w:r>
    </w:p>
    <w:p w14:paraId="38E7D3E1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40]</w:t>
      </w:r>
      <w:r w:rsidRPr="00C933C2">
        <w:tab/>
        <w:t xml:space="preserve">Jackson GM, Jackson SR, Harrison J, Henderson L, Kennard C (1995) Serial reaction time learning and Parkinson's disease: evidence for a procedural learning deficit. </w:t>
      </w:r>
      <w:proofErr w:type="spellStart"/>
      <w:r w:rsidRPr="00C933C2">
        <w:rPr>
          <w:i/>
        </w:rPr>
        <w:t>Neuropsychologia</w:t>
      </w:r>
      <w:proofErr w:type="spellEnd"/>
      <w:r w:rsidRPr="00C933C2">
        <w:t xml:space="preserve"> </w:t>
      </w:r>
      <w:r w:rsidRPr="00C933C2">
        <w:rPr>
          <w:b/>
        </w:rPr>
        <w:t>33</w:t>
      </w:r>
      <w:r w:rsidRPr="00C933C2">
        <w:t>, 577-593.</w:t>
      </w:r>
    </w:p>
    <w:p w14:paraId="32AA3D14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41]</w:t>
      </w:r>
      <w:r w:rsidRPr="00C933C2">
        <w:tab/>
        <w:t xml:space="preserve">Jackson SR, Jackson GM, Harrison J, Henderson L, Kennard C (1995) The internal control of action and Parkinson's disease: a kinematic analysis of </w:t>
      </w:r>
      <w:proofErr w:type="gramStart"/>
      <w:r w:rsidRPr="00C933C2">
        <w:t>visually-guided</w:t>
      </w:r>
      <w:proofErr w:type="gramEnd"/>
      <w:r w:rsidRPr="00C933C2">
        <w:t xml:space="preserve"> and memory-guided prehension movements. </w:t>
      </w:r>
      <w:r w:rsidRPr="00C933C2">
        <w:rPr>
          <w:i/>
        </w:rPr>
        <w:t>Exp Brain Res</w:t>
      </w:r>
      <w:r w:rsidRPr="00C933C2">
        <w:t xml:space="preserve"> </w:t>
      </w:r>
      <w:r w:rsidRPr="00C933C2">
        <w:rPr>
          <w:b/>
        </w:rPr>
        <w:t>105</w:t>
      </w:r>
      <w:r w:rsidRPr="00C933C2">
        <w:t>, 147-162.</w:t>
      </w:r>
    </w:p>
    <w:p w14:paraId="41FE0B87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42]</w:t>
      </w:r>
      <w:r w:rsidRPr="00C933C2">
        <w:tab/>
        <w:t xml:space="preserve">Jordan N, Sagar HJ (1994) The role of the striatum in motor learning: Dissociations between isometric motor control processes in Parkinson's disease. </w:t>
      </w:r>
      <w:r w:rsidRPr="00C933C2">
        <w:rPr>
          <w:i/>
        </w:rPr>
        <w:t xml:space="preserve">Int J </w:t>
      </w:r>
      <w:proofErr w:type="spellStart"/>
      <w:r w:rsidRPr="00C933C2">
        <w:rPr>
          <w:i/>
        </w:rPr>
        <w:t>Neurosci</w:t>
      </w:r>
      <w:proofErr w:type="spellEnd"/>
      <w:r w:rsidRPr="00C933C2">
        <w:t xml:space="preserve"> </w:t>
      </w:r>
      <w:r w:rsidRPr="00C933C2">
        <w:rPr>
          <w:b/>
        </w:rPr>
        <w:t>77</w:t>
      </w:r>
      <w:r w:rsidRPr="00C933C2">
        <w:t>, 153-165.</w:t>
      </w:r>
    </w:p>
    <w:p w14:paraId="30827D8C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43]</w:t>
      </w:r>
      <w:r w:rsidRPr="00C933C2">
        <w:tab/>
        <w:t xml:space="preserve">Kelly SW, </w:t>
      </w:r>
      <w:proofErr w:type="spellStart"/>
      <w:r w:rsidRPr="00C933C2">
        <w:t>Jahanshahi</w:t>
      </w:r>
      <w:proofErr w:type="spellEnd"/>
      <w:r w:rsidRPr="00C933C2">
        <w:t xml:space="preserve"> M, </w:t>
      </w:r>
      <w:proofErr w:type="spellStart"/>
      <w:r w:rsidRPr="00C933C2">
        <w:t>Dirnberger</w:t>
      </w:r>
      <w:proofErr w:type="spellEnd"/>
      <w:r w:rsidRPr="00C933C2">
        <w:t xml:space="preserve"> G (2004) Learning of ambiguous versus hybrid sequences by patients with Parkinson's disease. </w:t>
      </w:r>
      <w:proofErr w:type="spellStart"/>
      <w:r w:rsidRPr="00C933C2">
        <w:rPr>
          <w:i/>
        </w:rPr>
        <w:t>Neuropsychologia</w:t>
      </w:r>
      <w:proofErr w:type="spellEnd"/>
      <w:r w:rsidRPr="00C933C2">
        <w:t xml:space="preserve"> </w:t>
      </w:r>
      <w:r w:rsidRPr="00C933C2">
        <w:rPr>
          <w:b/>
        </w:rPr>
        <w:t>42</w:t>
      </w:r>
      <w:r w:rsidRPr="00C933C2">
        <w:t>, 1350-1357.</w:t>
      </w:r>
    </w:p>
    <w:p w14:paraId="19C6FB8B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44]</w:t>
      </w:r>
      <w:r w:rsidRPr="00C933C2">
        <w:tab/>
      </w:r>
      <w:proofErr w:type="spellStart"/>
      <w:r w:rsidRPr="00C933C2">
        <w:t>Kemeny</w:t>
      </w:r>
      <w:proofErr w:type="spellEnd"/>
      <w:r w:rsidRPr="00C933C2">
        <w:t xml:space="preserve"> F, Demeter G, </w:t>
      </w:r>
      <w:proofErr w:type="spellStart"/>
      <w:r w:rsidRPr="00C933C2">
        <w:t>Racsmany</w:t>
      </w:r>
      <w:proofErr w:type="spellEnd"/>
      <w:r w:rsidRPr="00C933C2">
        <w:t xml:space="preserve"> M, </w:t>
      </w:r>
      <w:proofErr w:type="spellStart"/>
      <w:r w:rsidRPr="00C933C2">
        <w:t>Valalik</w:t>
      </w:r>
      <w:proofErr w:type="spellEnd"/>
      <w:r w:rsidRPr="00C933C2">
        <w:t xml:space="preserve"> I, Lukacs A (2019) Impaired sequential and partially compensated probabilistic skill learning in Parkinson's disease. </w:t>
      </w:r>
      <w:r w:rsidRPr="00C933C2">
        <w:rPr>
          <w:i/>
        </w:rPr>
        <w:t xml:space="preserve">J </w:t>
      </w:r>
      <w:proofErr w:type="spellStart"/>
      <w:r w:rsidRPr="00C933C2">
        <w:rPr>
          <w:i/>
        </w:rPr>
        <w:t>Neuropsychol</w:t>
      </w:r>
      <w:proofErr w:type="spellEnd"/>
      <w:r w:rsidRPr="00C933C2">
        <w:t xml:space="preserve"> </w:t>
      </w:r>
      <w:r w:rsidRPr="00C933C2">
        <w:rPr>
          <w:b/>
        </w:rPr>
        <w:t>13</w:t>
      </w:r>
      <w:r w:rsidRPr="00C933C2">
        <w:t>, 509-528.</w:t>
      </w:r>
    </w:p>
    <w:p w14:paraId="5AD1962B" w14:textId="61B1CD63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45]</w:t>
      </w:r>
      <w:r w:rsidRPr="00C933C2">
        <w:tab/>
      </w:r>
      <w:proofErr w:type="spellStart"/>
      <w:r w:rsidRPr="00C933C2">
        <w:t>Kitahara</w:t>
      </w:r>
      <w:proofErr w:type="spellEnd"/>
      <w:r w:rsidRPr="00C933C2">
        <w:t xml:space="preserve"> E, </w:t>
      </w:r>
      <w:proofErr w:type="spellStart"/>
      <w:r w:rsidRPr="00C933C2">
        <w:t>Shimo</w:t>
      </w:r>
      <w:proofErr w:type="spellEnd"/>
      <w:r w:rsidRPr="00C933C2">
        <w:t xml:space="preserve"> Y, Mori H, Nagaoka M (2018) Preservation of explicit learning of visuomotor sequences during Parkinson's disease progression. </w:t>
      </w:r>
      <w:r w:rsidRPr="00C933C2">
        <w:rPr>
          <w:i/>
        </w:rPr>
        <w:t>Sci Rep</w:t>
      </w:r>
      <w:r w:rsidRPr="00C933C2">
        <w:t xml:space="preserve"> </w:t>
      </w:r>
      <w:r w:rsidRPr="00C933C2">
        <w:rPr>
          <w:b/>
        </w:rPr>
        <w:t>8</w:t>
      </w:r>
      <w:r w:rsidR="00FE386D">
        <w:t xml:space="preserve">, </w:t>
      </w:r>
      <w:r w:rsidR="00FE386D" w:rsidRPr="00FE386D">
        <w:t>10337</w:t>
      </w:r>
      <w:r w:rsidR="00FE386D">
        <w:t>.</w:t>
      </w:r>
    </w:p>
    <w:p w14:paraId="31671EB2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46]</w:t>
      </w:r>
      <w:r w:rsidRPr="00C933C2">
        <w:tab/>
        <w:t xml:space="preserve">Krebs HI, Hogan N, </w:t>
      </w:r>
      <w:proofErr w:type="spellStart"/>
      <w:r w:rsidRPr="00C933C2">
        <w:t>Hening</w:t>
      </w:r>
      <w:proofErr w:type="spellEnd"/>
      <w:r w:rsidRPr="00C933C2">
        <w:t xml:space="preserve"> W, </w:t>
      </w:r>
      <w:proofErr w:type="spellStart"/>
      <w:r w:rsidRPr="00C933C2">
        <w:t>Adamovich</w:t>
      </w:r>
      <w:proofErr w:type="spellEnd"/>
      <w:r w:rsidRPr="00C933C2">
        <w:t xml:space="preserve"> SV, Poizner H (2001) Procedural motor learning in Parkinson's disease. </w:t>
      </w:r>
      <w:r w:rsidRPr="00C933C2">
        <w:rPr>
          <w:i/>
        </w:rPr>
        <w:t>Exp Brain Res</w:t>
      </w:r>
      <w:r w:rsidRPr="00C933C2">
        <w:t xml:space="preserve"> </w:t>
      </w:r>
      <w:r w:rsidRPr="00C933C2">
        <w:rPr>
          <w:b/>
        </w:rPr>
        <w:t>141</w:t>
      </w:r>
      <w:r w:rsidRPr="00C933C2">
        <w:t>, 425-437.</w:t>
      </w:r>
    </w:p>
    <w:p w14:paraId="2DAB5032" w14:textId="049D08F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47]</w:t>
      </w:r>
      <w:r w:rsidRPr="00C933C2">
        <w:tab/>
        <w:t xml:space="preserve">Kwak Y, Muller M, </w:t>
      </w:r>
      <w:proofErr w:type="spellStart"/>
      <w:r w:rsidRPr="00C933C2">
        <w:t>Bohnen</w:t>
      </w:r>
      <w:proofErr w:type="spellEnd"/>
      <w:r w:rsidRPr="00C933C2">
        <w:t xml:space="preserve"> NI, </w:t>
      </w:r>
      <w:proofErr w:type="spellStart"/>
      <w:r w:rsidRPr="00C933C2">
        <w:t>Dayalu</w:t>
      </w:r>
      <w:proofErr w:type="spellEnd"/>
      <w:r w:rsidRPr="00C933C2">
        <w:t xml:space="preserve"> P, Seidler RD (2010) Effect of </w:t>
      </w:r>
      <w:r w:rsidR="00FE386D" w:rsidRPr="00C933C2">
        <w:t>dopaminergic medications on the time course of explicit motor sequence learning</w:t>
      </w:r>
      <w:r w:rsidRPr="00C933C2">
        <w:t xml:space="preserve"> in Parkinson's </w:t>
      </w:r>
      <w:r w:rsidR="00FE386D">
        <w:t>d</w:t>
      </w:r>
      <w:r w:rsidRPr="00C933C2">
        <w:t xml:space="preserve">isease. </w:t>
      </w:r>
      <w:r w:rsidRPr="00C933C2">
        <w:rPr>
          <w:i/>
        </w:rPr>
        <w:t xml:space="preserve">J </w:t>
      </w:r>
      <w:proofErr w:type="spellStart"/>
      <w:r w:rsidRPr="00C933C2">
        <w:rPr>
          <w:i/>
        </w:rPr>
        <w:t>Neurophysiol</w:t>
      </w:r>
      <w:proofErr w:type="spellEnd"/>
      <w:r w:rsidRPr="00C933C2">
        <w:t xml:space="preserve"> </w:t>
      </w:r>
      <w:r w:rsidRPr="00C933C2">
        <w:rPr>
          <w:b/>
        </w:rPr>
        <w:t>103</w:t>
      </w:r>
      <w:r w:rsidRPr="00C933C2">
        <w:t>, 942-949.</w:t>
      </w:r>
    </w:p>
    <w:p w14:paraId="6F3ED6D4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lastRenderedPageBreak/>
        <w:t>[48]</w:t>
      </w:r>
      <w:r w:rsidRPr="00C933C2">
        <w:tab/>
        <w:t xml:space="preserve">Kwak Y, Muller M, </w:t>
      </w:r>
      <w:proofErr w:type="spellStart"/>
      <w:r w:rsidRPr="00C933C2">
        <w:t>Bohnen</w:t>
      </w:r>
      <w:proofErr w:type="spellEnd"/>
      <w:r w:rsidRPr="00C933C2">
        <w:t xml:space="preserve"> NI, </w:t>
      </w:r>
      <w:proofErr w:type="spellStart"/>
      <w:r w:rsidRPr="00C933C2">
        <w:t>Dayalu</w:t>
      </w:r>
      <w:proofErr w:type="spellEnd"/>
      <w:r w:rsidRPr="00C933C2">
        <w:t xml:space="preserve"> P, Seidler RD (2012) L-DOPA changes ventral striatum recruitment during motor sequence learning in Parkinson's disease. </w:t>
      </w:r>
      <w:proofErr w:type="spellStart"/>
      <w:r w:rsidRPr="00C933C2">
        <w:rPr>
          <w:i/>
        </w:rPr>
        <w:t>Behav</w:t>
      </w:r>
      <w:proofErr w:type="spellEnd"/>
      <w:r w:rsidRPr="00C933C2">
        <w:rPr>
          <w:i/>
        </w:rPr>
        <w:t xml:space="preserve"> Brain Res</w:t>
      </w:r>
      <w:r w:rsidRPr="00C933C2">
        <w:t xml:space="preserve"> </w:t>
      </w:r>
      <w:r w:rsidRPr="00C933C2">
        <w:rPr>
          <w:b/>
        </w:rPr>
        <w:t>230</w:t>
      </w:r>
      <w:r w:rsidRPr="00C933C2">
        <w:t>, 116-124.</w:t>
      </w:r>
    </w:p>
    <w:p w14:paraId="04809D64" w14:textId="0E793F53" w:rsidR="00777806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49]</w:t>
      </w:r>
      <w:r w:rsidRPr="00C933C2">
        <w:tab/>
      </w:r>
      <w:r w:rsidR="00FE386D" w:rsidRPr="00FE386D">
        <w:t xml:space="preserve">Linden A, </w:t>
      </w:r>
      <w:proofErr w:type="spellStart"/>
      <w:r w:rsidR="00FE386D" w:rsidRPr="00FE386D">
        <w:t>Bracke-Tolkmitt</w:t>
      </w:r>
      <w:proofErr w:type="spellEnd"/>
      <w:r w:rsidR="00FE386D" w:rsidRPr="00FE386D">
        <w:t xml:space="preserve"> R, </w:t>
      </w:r>
      <w:proofErr w:type="spellStart"/>
      <w:r w:rsidR="00FE386D" w:rsidRPr="00FE386D">
        <w:t>Lutzenberger</w:t>
      </w:r>
      <w:proofErr w:type="spellEnd"/>
      <w:r w:rsidR="00FE386D" w:rsidRPr="00FE386D">
        <w:t xml:space="preserve"> W, Canavan AGM, Scholz E, Diener HC, </w:t>
      </w:r>
      <w:proofErr w:type="spellStart"/>
      <w:r w:rsidR="00FE386D" w:rsidRPr="00FE386D">
        <w:t>Birbaumer</w:t>
      </w:r>
      <w:proofErr w:type="spellEnd"/>
      <w:r w:rsidR="00FE386D" w:rsidRPr="00FE386D">
        <w:t xml:space="preserve"> N</w:t>
      </w:r>
      <w:r w:rsidRPr="00C933C2">
        <w:t xml:space="preserve"> (1990) Slow cortical potentials in Parkinsonian patients </w:t>
      </w:r>
      <w:proofErr w:type="gramStart"/>
      <w:r w:rsidRPr="00C933C2">
        <w:t>during the course of</w:t>
      </w:r>
      <w:proofErr w:type="gramEnd"/>
      <w:r w:rsidRPr="00C933C2">
        <w:t xml:space="preserve"> an associative learning task. </w:t>
      </w:r>
      <w:r w:rsidRPr="00C933C2">
        <w:rPr>
          <w:i/>
        </w:rPr>
        <w:t xml:space="preserve">J </w:t>
      </w:r>
      <w:proofErr w:type="spellStart"/>
      <w:r w:rsidRPr="00C933C2">
        <w:rPr>
          <w:i/>
        </w:rPr>
        <w:t>Psychophysiol</w:t>
      </w:r>
      <w:proofErr w:type="spellEnd"/>
      <w:r w:rsidRPr="00C933C2">
        <w:t xml:space="preserve"> </w:t>
      </w:r>
      <w:r w:rsidRPr="00C933C2">
        <w:rPr>
          <w:b/>
        </w:rPr>
        <w:t>4</w:t>
      </w:r>
      <w:r w:rsidRPr="00C933C2">
        <w:t>, 145-162.</w:t>
      </w:r>
    </w:p>
    <w:p w14:paraId="2CB14721" w14:textId="4F2EF6FD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50]</w:t>
      </w:r>
      <w:r w:rsidRPr="00C933C2">
        <w:tab/>
      </w:r>
      <w:proofErr w:type="spellStart"/>
      <w:r w:rsidRPr="00C933C2">
        <w:t>Lukos</w:t>
      </w:r>
      <w:proofErr w:type="spellEnd"/>
      <w:r w:rsidRPr="00C933C2">
        <w:t xml:space="preserve"> JR, Lee D, Poizner H, </w:t>
      </w:r>
      <w:proofErr w:type="spellStart"/>
      <w:r w:rsidRPr="00C933C2">
        <w:t>Santello</w:t>
      </w:r>
      <w:proofErr w:type="spellEnd"/>
      <w:r w:rsidRPr="00C933C2">
        <w:t xml:space="preserve"> M (2010) Anticipatory </w:t>
      </w:r>
      <w:r w:rsidR="00FE386D" w:rsidRPr="00C933C2">
        <w:t>modulation of digit placement for grasp control is affected b</w:t>
      </w:r>
      <w:r w:rsidRPr="00C933C2">
        <w:t xml:space="preserve">y Parkinson's </w:t>
      </w:r>
      <w:r w:rsidR="00FE386D">
        <w:t>d</w:t>
      </w:r>
      <w:r w:rsidRPr="00C933C2">
        <w:t xml:space="preserve">isease. </w:t>
      </w:r>
      <w:proofErr w:type="spellStart"/>
      <w:r w:rsidRPr="00C933C2">
        <w:rPr>
          <w:i/>
        </w:rPr>
        <w:t>P</w:t>
      </w:r>
      <w:r w:rsidR="00FE386D">
        <w:rPr>
          <w:i/>
        </w:rPr>
        <w:t>L</w:t>
      </w:r>
      <w:r w:rsidRPr="00C933C2">
        <w:rPr>
          <w:i/>
        </w:rPr>
        <w:t>o</w:t>
      </w:r>
      <w:r w:rsidR="00FE386D">
        <w:rPr>
          <w:i/>
        </w:rPr>
        <w:t>S</w:t>
      </w:r>
      <w:proofErr w:type="spellEnd"/>
      <w:r w:rsidRPr="00C933C2">
        <w:rPr>
          <w:i/>
        </w:rPr>
        <w:t xml:space="preserve"> One</w:t>
      </w:r>
      <w:r w:rsidRPr="00C933C2">
        <w:t xml:space="preserve"> </w:t>
      </w:r>
      <w:r w:rsidRPr="00C933C2">
        <w:rPr>
          <w:b/>
        </w:rPr>
        <w:t>5</w:t>
      </w:r>
      <w:r w:rsidR="00FE386D">
        <w:t xml:space="preserve">, </w:t>
      </w:r>
      <w:r w:rsidR="00FE386D" w:rsidRPr="00FE386D">
        <w:t>e9184</w:t>
      </w:r>
      <w:r w:rsidR="00FE386D">
        <w:t>.</w:t>
      </w:r>
    </w:p>
    <w:p w14:paraId="63EADCD7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51]</w:t>
      </w:r>
      <w:r w:rsidRPr="00C933C2">
        <w:tab/>
        <w:t xml:space="preserve">MacAskill MR, Anderson TJ, Jones RD (2002) Adaptive modification of saccade amplitude in Parkinson's disease. </w:t>
      </w:r>
      <w:r w:rsidRPr="00C933C2">
        <w:rPr>
          <w:i/>
        </w:rPr>
        <w:t>Brain</w:t>
      </w:r>
      <w:r w:rsidRPr="00C933C2">
        <w:t xml:space="preserve"> </w:t>
      </w:r>
      <w:r w:rsidRPr="00C933C2">
        <w:rPr>
          <w:b/>
        </w:rPr>
        <w:t>125</w:t>
      </w:r>
      <w:r w:rsidRPr="00C933C2">
        <w:t>, 1570-1582.</w:t>
      </w:r>
    </w:p>
    <w:p w14:paraId="2B91FFEC" w14:textId="4319D3E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52]</w:t>
      </w:r>
      <w:r w:rsidRPr="00C933C2">
        <w:tab/>
        <w:t xml:space="preserve">Marinelli L, </w:t>
      </w:r>
      <w:proofErr w:type="spellStart"/>
      <w:r w:rsidRPr="00C933C2">
        <w:t>Perfetti</w:t>
      </w:r>
      <w:proofErr w:type="spellEnd"/>
      <w:r w:rsidRPr="00C933C2">
        <w:t xml:space="preserve"> B, </w:t>
      </w:r>
      <w:proofErr w:type="spellStart"/>
      <w:r w:rsidRPr="00C933C2">
        <w:t>Moisello</w:t>
      </w:r>
      <w:proofErr w:type="spellEnd"/>
      <w:r w:rsidRPr="00C933C2">
        <w:t xml:space="preserve"> C, Di Rocco A, </w:t>
      </w:r>
      <w:proofErr w:type="spellStart"/>
      <w:r w:rsidRPr="00C933C2">
        <w:t>Eidelberg</w:t>
      </w:r>
      <w:proofErr w:type="spellEnd"/>
      <w:r w:rsidRPr="00C933C2">
        <w:t xml:space="preserve"> D, </w:t>
      </w:r>
      <w:proofErr w:type="spellStart"/>
      <w:r w:rsidRPr="00C933C2">
        <w:t>Abbruzzese</w:t>
      </w:r>
      <w:proofErr w:type="spellEnd"/>
      <w:r w:rsidRPr="00C933C2">
        <w:t xml:space="preserve"> G, </w:t>
      </w:r>
      <w:proofErr w:type="spellStart"/>
      <w:r w:rsidRPr="00C933C2">
        <w:t>Ghilardi</w:t>
      </w:r>
      <w:proofErr w:type="spellEnd"/>
      <w:r w:rsidRPr="00C933C2">
        <w:t xml:space="preserve"> MF (2010) Increased </w:t>
      </w:r>
      <w:r w:rsidR="00FE386D" w:rsidRPr="00C933C2">
        <w:t>reaction time predicts visual learning deficit</w:t>
      </w:r>
      <w:r w:rsidRPr="00C933C2">
        <w:t xml:space="preserve">s in Parkinson's </w:t>
      </w:r>
      <w:r w:rsidR="00FE386D">
        <w:t>d</w:t>
      </w:r>
      <w:r w:rsidRPr="00C933C2">
        <w:t xml:space="preserve">isease. </w:t>
      </w:r>
      <w:r w:rsidRPr="00C933C2">
        <w:rPr>
          <w:i/>
        </w:rPr>
        <w:t xml:space="preserve">Mov </w:t>
      </w:r>
      <w:proofErr w:type="spellStart"/>
      <w:r w:rsidRPr="00C933C2">
        <w:rPr>
          <w:i/>
        </w:rPr>
        <w:t>Disord</w:t>
      </w:r>
      <w:proofErr w:type="spellEnd"/>
      <w:r w:rsidRPr="00C933C2">
        <w:t xml:space="preserve"> </w:t>
      </w:r>
      <w:r w:rsidRPr="00C933C2">
        <w:rPr>
          <w:b/>
        </w:rPr>
        <w:t>25</w:t>
      </w:r>
      <w:r w:rsidRPr="00C933C2">
        <w:t>, 1498-1501.</w:t>
      </w:r>
    </w:p>
    <w:p w14:paraId="0ED74FA7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53]</w:t>
      </w:r>
      <w:r w:rsidRPr="00C933C2">
        <w:tab/>
        <w:t xml:space="preserve">Meissner SN, Krause V, </w:t>
      </w:r>
      <w:proofErr w:type="spellStart"/>
      <w:r w:rsidRPr="00C933C2">
        <w:t>Sudmeyer</w:t>
      </w:r>
      <w:proofErr w:type="spellEnd"/>
      <w:r w:rsidRPr="00C933C2">
        <w:t xml:space="preserve"> M, Hartmann CJ, Pollok B (2018) The significance of brain oscillations in motor sequence learning: Insights from Parkinson's disease. </w:t>
      </w:r>
      <w:r w:rsidRPr="00C933C2">
        <w:rPr>
          <w:i/>
        </w:rPr>
        <w:t>Neuroimage Clin</w:t>
      </w:r>
      <w:r w:rsidRPr="00C933C2">
        <w:t xml:space="preserve"> </w:t>
      </w:r>
      <w:r w:rsidRPr="00C933C2">
        <w:rPr>
          <w:b/>
        </w:rPr>
        <w:t>20</w:t>
      </w:r>
      <w:r w:rsidRPr="00C933C2">
        <w:t>, 448-457.</w:t>
      </w:r>
    </w:p>
    <w:p w14:paraId="7CCC72D6" w14:textId="4A860073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54]</w:t>
      </w:r>
      <w:r w:rsidRPr="00C933C2">
        <w:tab/>
        <w:t xml:space="preserve">Meissner SN, Krause V, </w:t>
      </w:r>
      <w:proofErr w:type="spellStart"/>
      <w:r w:rsidRPr="00C933C2">
        <w:t>Sudmeyer</w:t>
      </w:r>
      <w:proofErr w:type="spellEnd"/>
      <w:r w:rsidRPr="00C933C2">
        <w:t xml:space="preserve"> M, Hartmann CJ, Pollok B (2019) Pre-stimulus beta power modulation during motor sequence learning is reduced in 'Parkinson's disease. </w:t>
      </w:r>
      <w:r w:rsidRPr="00C933C2">
        <w:rPr>
          <w:i/>
        </w:rPr>
        <w:t>Neuroimage Clin</w:t>
      </w:r>
      <w:r w:rsidRPr="00C933C2">
        <w:t xml:space="preserve"> </w:t>
      </w:r>
      <w:r w:rsidRPr="00C933C2">
        <w:rPr>
          <w:b/>
        </w:rPr>
        <w:t>24</w:t>
      </w:r>
      <w:r w:rsidR="00FE386D">
        <w:t xml:space="preserve">, </w:t>
      </w:r>
      <w:r w:rsidR="00FE386D" w:rsidRPr="00FE386D">
        <w:t>102057</w:t>
      </w:r>
      <w:r w:rsidR="00FE386D">
        <w:t>.</w:t>
      </w:r>
    </w:p>
    <w:p w14:paraId="2983B88A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55]</w:t>
      </w:r>
      <w:r w:rsidRPr="00C933C2">
        <w:tab/>
        <w:t xml:space="preserve">Meissner SN, </w:t>
      </w:r>
      <w:proofErr w:type="spellStart"/>
      <w:r w:rsidRPr="00C933C2">
        <w:t>Sudmeyer</w:t>
      </w:r>
      <w:proofErr w:type="spellEnd"/>
      <w:r w:rsidRPr="00C933C2">
        <w:t xml:space="preserve"> M, Keitel A, Pollok B, </w:t>
      </w:r>
      <w:proofErr w:type="spellStart"/>
      <w:r w:rsidRPr="00C933C2">
        <w:t>Bellebaum</w:t>
      </w:r>
      <w:proofErr w:type="spellEnd"/>
      <w:r w:rsidRPr="00C933C2">
        <w:t xml:space="preserve"> C (2016) Facilitating effects of deep brain stimulation on feedback learning in Parkinson's disease. </w:t>
      </w:r>
      <w:proofErr w:type="spellStart"/>
      <w:r w:rsidRPr="00C933C2">
        <w:rPr>
          <w:i/>
        </w:rPr>
        <w:t>Behav</w:t>
      </w:r>
      <w:proofErr w:type="spellEnd"/>
      <w:r w:rsidRPr="00C933C2">
        <w:rPr>
          <w:i/>
        </w:rPr>
        <w:t xml:space="preserve"> Brain Res</w:t>
      </w:r>
      <w:r w:rsidRPr="00C933C2">
        <w:t xml:space="preserve"> </w:t>
      </w:r>
      <w:r w:rsidRPr="00C933C2">
        <w:rPr>
          <w:b/>
        </w:rPr>
        <w:t>313</w:t>
      </w:r>
      <w:r w:rsidRPr="00C933C2">
        <w:t>, 88-96.</w:t>
      </w:r>
    </w:p>
    <w:p w14:paraId="6A7CE3F7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56]</w:t>
      </w:r>
      <w:r w:rsidRPr="00C933C2">
        <w:tab/>
        <w:t xml:space="preserve">Mentis MJ, Dhawan V, </w:t>
      </w:r>
      <w:proofErr w:type="spellStart"/>
      <w:r w:rsidRPr="00C933C2">
        <w:t>Feigin</w:t>
      </w:r>
      <w:proofErr w:type="spellEnd"/>
      <w:r w:rsidRPr="00C933C2">
        <w:t xml:space="preserve"> A, </w:t>
      </w:r>
      <w:proofErr w:type="spellStart"/>
      <w:r w:rsidRPr="00C933C2">
        <w:t>Delalot</w:t>
      </w:r>
      <w:proofErr w:type="spellEnd"/>
      <w:r w:rsidRPr="00C933C2">
        <w:t xml:space="preserve"> D, </w:t>
      </w:r>
      <w:proofErr w:type="spellStart"/>
      <w:r w:rsidRPr="00C933C2">
        <w:t>Zgaljardic</w:t>
      </w:r>
      <w:proofErr w:type="spellEnd"/>
      <w:r w:rsidRPr="00C933C2">
        <w:t xml:space="preserve"> D, Edwards C, </w:t>
      </w:r>
      <w:proofErr w:type="spellStart"/>
      <w:r w:rsidRPr="00C933C2">
        <w:t>Eidelberg</w:t>
      </w:r>
      <w:proofErr w:type="spellEnd"/>
      <w:r w:rsidRPr="00C933C2">
        <w:t xml:space="preserve"> D (2003) </w:t>
      </w:r>
      <w:proofErr w:type="gramStart"/>
      <w:r w:rsidRPr="00C933C2">
        <w:t>Early stage</w:t>
      </w:r>
      <w:proofErr w:type="gramEnd"/>
      <w:r w:rsidRPr="00C933C2">
        <w:t xml:space="preserve"> Parkinson's disease patients and normal volunteers: comparative mechanisms of sequence learning. </w:t>
      </w:r>
      <w:r w:rsidRPr="00C933C2">
        <w:rPr>
          <w:i/>
        </w:rPr>
        <w:t>Hum Brain Mapp</w:t>
      </w:r>
      <w:r w:rsidRPr="00C933C2">
        <w:t xml:space="preserve"> </w:t>
      </w:r>
      <w:r w:rsidRPr="00C933C2">
        <w:rPr>
          <w:b/>
        </w:rPr>
        <w:t>20</w:t>
      </w:r>
      <w:r w:rsidRPr="00C933C2">
        <w:t>, 246-258.</w:t>
      </w:r>
    </w:p>
    <w:p w14:paraId="1381AADF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57]</w:t>
      </w:r>
      <w:r w:rsidRPr="00C933C2">
        <w:tab/>
        <w:t xml:space="preserve">Mentis MJ, Dhawan V, Nakamura T, </w:t>
      </w:r>
      <w:proofErr w:type="spellStart"/>
      <w:r w:rsidRPr="00C933C2">
        <w:t>Ghilardi</w:t>
      </w:r>
      <w:proofErr w:type="spellEnd"/>
      <w:r w:rsidRPr="00C933C2">
        <w:t xml:space="preserve"> M, </w:t>
      </w:r>
      <w:proofErr w:type="spellStart"/>
      <w:r w:rsidRPr="00C933C2">
        <w:t>Feigin</w:t>
      </w:r>
      <w:proofErr w:type="spellEnd"/>
      <w:r w:rsidRPr="00C933C2">
        <w:t xml:space="preserve"> A, Edwards C, </w:t>
      </w:r>
      <w:proofErr w:type="spellStart"/>
      <w:r w:rsidRPr="00C933C2">
        <w:t>Ghez</w:t>
      </w:r>
      <w:proofErr w:type="spellEnd"/>
      <w:r w:rsidRPr="00C933C2">
        <w:t xml:space="preserve"> C, </w:t>
      </w:r>
      <w:proofErr w:type="spellStart"/>
      <w:r w:rsidRPr="00C933C2">
        <w:t>Eidelberg</w:t>
      </w:r>
      <w:proofErr w:type="spellEnd"/>
      <w:r w:rsidRPr="00C933C2">
        <w:t xml:space="preserve"> D (2003) Enhancement of brain activation during trial-and-error sequence learning in early PD. </w:t>
      </w:r>
      <w:r w:rsidRPr="00C933C2">
        <w:rPr>
          <w:i/>
        </w:rPr>
        <w:t>Neurology</w:t>
      </w:r>
      <w:r w:rsidRPr="00C933C2">
        <w:t xml:space="preserve"> </w:t>
      </w:r>
      <w:r w:rsidRPr="00C933C2">
        <w:rPr>
          <w:b/>
        </w:rPr>
        <w:t>60</w:t>
      </w:r>
      <w:r w:rsidRPr="00C933C2">
        <w:t>, 612-619.</w:t>
      </w:r>
    </w:p>
    <w:p w14:paraId="6CBF4A0E" w14:textId="679FDAD0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58]</w:t>
      </w:r>
      <w:r w:rsidRPr="00C933C2">
        <w:tab/>
        <w:t xml:space="preserve">Merritt KE, </w:t>
      </w:r>
      <w:proofErr w:type="spellStart"/>
      <w:r w:rsidRPr="00C933C2">
        <w:t>Seergobin</w:t>
      </w:r>
      <w:proofErr w:type="spellEnd"/>
      <w:r w:rsidRPr="00C933C2">
        <w:t xml:space="preserve"> KN, Mendonca DA, Jenkins ME, Goodale MA, MacDonald PA (2017) Automatic </w:t>
      </w:r>
      <w:r w:rsidR="00FE386D" w:rsidRPr="00C933C2">
        <w:t>online motor control is intact</w:t>
      </w:r>
      <w:r w:rsidRPr="00C933C2">
        <w:t xml:space="preserve"> in Parkinson's </w:t>
      </w:r>
      <w:r w:rsidR="00FE386D" w:rsidRPr="00C933C2">
        <w:t>disease with and without perceptual aware</w:t>
      </w:r>
      <w:r w:rsidRPr="00C933C2">
        <w:t xml:space="preserve">ness. </w:t>
      </w:r>
      <w:proofErr w:type="spellStart"/>
      <w:r w:rsidRPr="00C933C2">
        <w:rPr>
          <w:i/>
        </w:rPr>
        <w:t>Eneuro</w:t>
      </w:r>
      <w:proofErr w:type="spellEnd"/>
      <w:r w:rsidRPr="00C933C2">
        <w:t xml:space="preserve"> </w:t>
      </w:r>
      <w:r w:rsidRPr="00C933C2">
        <w:rPr>
          <w:b/>
        </w:rPr>
        <w:t>4</w:t>
      </w:r>
      <w:r w:rsidR="00D26E06">
        <w:t xml:space="preserve">, </w:t>
      </w:r>
      <w:r w:rsidR="00D26E06" w:rsidRPr="00D26E06">
        <w:t>ENEURO.0215-17.2017</w:t>
      </w:r>
      <w:r w:rsidR="00D26E06">
        <w:t>.</w:t>
      </w:r>
    </w:p>
    <w:p w14:paraId="4F8E3842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59]</w:t>
      </w:r>
      <w:r w:rsidRPr="00C933C2">
        <w:tab/>
        <w:t xml:space="preserve">Messier J, </w:t>
      </w:r>
      <w:proofErr w:type="spellStart"/>
      <w:r w:rsidRPr="00C933C2">
        <w:t>Adamovich</w:t>
      </w:r>
      <w:proofErr w:type="spellEnd"/>
      <w:r w:rsidRPr="00C933C2">
        <w:t xml:space="preserve"> S, Jack D, </w:t>
      </w:r>
      <w:proofErr w:type="spellStart"/>
      <w:r w:rsidRPr="00C933C2">
        <w:t>Hening</w:t>
      </w:r>
      <w:proofErr w:type="spellEnd"/>
      <w:r w:rsidRPr="00C933C2">
        <w:t xml:space="preserve"> W, Sage J, Poizner H (2007) Visuomotor learning in immersive 3D virtual reality in Parkinson's disease and in aging. </w:t>
      </w:r>
      <w:r w:rsidRPr="00C933C2">
        <w:rPr>
          <w:i/>
        </w:rPr>
        <w:t>Exp Brain Res</w:t>
      </w:r>
      <w:r w:rsidRPr="00C933C2">
        <w:t xml:space="preserve"> </w:t>
      </w:r>
      <w:r w:rsidRPr="00C933C2">
        <w:rPr>
          <w:b/>
        </w:rPr>
        <w:t>179</w:t>
      </w:r>
      <w:r w:rsidRPr="00C933C2">
        <w:t>, 457-474.</w:t>
      </w:r>
    </w:p>
    <w:p w14:paraId="3E7F8FDB" w14:textId="4683F16E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lastRenderedPageBreak/>
        <w:t>[60]</w:t>
      </w:r>
      <w:r w:rsidRPr="00C933C2">
        <w:tab/>
      </w:r>
      <w:proofErr w:type="spellStart"/>
      <w:r w:rsidRPr="00C933C2">
        <w:t>Mollion</w:t>
      </w:r>
      <w:proofErr w:type="spellEnd"/>
      <w:r w:rsidRPr="00C933C2">
        <w:t xml:space="preserve"> H, </w:t>
      </w:r>
      <w:proofErr w:type="spellStart"/>
      <w:r w:rsidRPr="00C933C2">
        <w:t>Dominey</w:t>
      </w:r>
      <w:proofErr w:type="spellEnd"/>
      <w:r w:rsidRPr="00C933C2">
        <w:t xml:space="preserve"> PF, </w:t>
      </w:r>
      <w:proofErr w:type="spellStart"/>
      <w:r w:rsidRPr="00C933C2">
        <w:t>Broussolle</w:t>
      </w:r>
      <w:proofErr w:type="spellEnd"/>
      <w:r w:rsidRPr="00C933C2">
        <w:t xml:space="preserve"> E, </w:t>
      </w:r>
      <w:proofErr w:type="spellStart"/>
      <w:r w:rsidRPr="00C933C2">
        <w:t>Ventre-Dominey</w:t>
      </w:r>
      <w:proofErr w:type="spellEnd"/>
      <w:r w:rsidRPr="00C933C2">
        <w:t xml:space="preserve"> J (2011) Subthalamic </w:t>
      </w:r>
      <w:r w:rsidR="00D26E06" w:rsidRPr="00C933C2">
        <w:t xml:space="preserve">nucleus stimulation selectively improves motor and visual memory performance in </w:t>
      </w:r>
      <w:r w:rsidRPr="00C933C2">
        <w:t xml:space="preserve">Parkinson's </w:t>
      </w:r>
      <w:r w:rsidR="00D26E06">
        <w:t>d</w:t>
      </w:r>
      <w:r w:rsidRPr="00C933C2">
        <w:t xml:space="preserve">isease. </w:t>
      </w:r>
      <w:r w:rsidRPr="00C933C2">
        <w:rPr>
          <w:i/>
        </w:rPr>
        <w:t xml:space="preserve">Mov </w:t>
      </w:r>
      <w:proofErr w:type="spellStart"/>
      <w:r w:rsidRPr="00C933C2">
        <w:rPr>
          <w:i/>
        </w:rPr>
        <w:t>Disord</w:t>
      </w:r>
      <w:proofErr w:type="spellEnd"/>
      <w:r w:rsidRPr="00C933C2">
        <w:t xml:space="preserve"> </w:t>
      </w:r>
      <w:r w:rsidRPr="00C933C2">
        <w:rPr>
          <w:b/>
        </w:rPr>
        <w:t>26</w:t>
      </w:r>
      <w:r w:rsidRPr="00C933C2">
        <w:t>, 2019-2025.</w:t>
      </w:r>
    </w:p>
    <w:p w14:paraId="327ED8D7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61]</w:t>
      </w:r>
      <w:r w:rsidRPr="00C933C2">
        <w:tab/>
      </w:r>
      <w:proofErr w:type="spellStart"/>
      <w:r w:rsidRPr="00C933C2">
        <w:t>Mongeon</w:t>
      </w:r>
      <w:proofErr w:type="spellEnd"/>
      <w:r w:rsidRPr="00C933C2">
        <w:t xml:space="preserve"> D, Blanchet P, Messier J (2013) Impact of Parkinson's disease and dopaminergic medication on adaptation to explicit and implicit visuomotor perturbations. </w:t>
      </w:r>
      <w:r w:rsidRPr="00C933C2">
        <w:rPr>
          <w:i/>
        </w:rPr>
        <w:t xml:space="preserve">Brain </w:t>
      </w:r>
      <w:proofErr w:type="spellStart"/>
      <w:r w:rsidRPr="00C933C2">
        <w:rPr>
          <w:i/>
        </w:rPr>
        <w:t>Cogn</w:t>
      </w:r>
      <w:proofErr w:type="spellEnd"/>
      <w:r w:rsidRPr="00C933C2">
        <w:t xml:space="preserve"> </w:t>
      </w:r>
      <w:r w:rsidRPr="00C933C2">
        <w:rPr>
          <w:b/>
        </w:rPr>
        <w:t>81</w:t>
      </w:r>
      <w:r w:rsidRPr="00C933C2">
        <w:t>, 271-282.</w:t>
      </w:r>
    </w:p>
    <w:p w14:paraId="2FC1FB7B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62]</w:t>
      </w:r>
      <w:r w:rsidRPr="00C933C2">
        <w:tab/>
        <w:t xml:space="preserve">Moreno </w:t>
      </w:r>
      <w:proofErr w:type="spellStart"/>
      <w:r w:rsidRPr="00C933C2">
        <w:t>Catalá</w:t>
      </w:r>
      <w:proofErr w:type="spellEnd"/>
      <w:r w:rsidRPr="00C933C2">
        <w:t xml:space="preserve"> M, </w:t>
      </w:r>
      <w:proofErr w:type="spellStart"/>
      <w:r w:rsidRPr="00C933C2">
        <w:t>Woitalla</w:t>
      </w:r>
      <w:proofErr w:type="spellEnd"/>
      <w:r w:rsidRPr="00C933C2">
        <w:t xml:space="preserve"> D, </w:t>
      </w:r>
      <w:proofErr w:type="spellStart"/>
      <w:r w:rsidRPr="00C933C2">
        <w:t>Arampatzis</w:t>
      </w:r>
      <w:proofErr w:type="spellEnd"/>
      <w:r w:rsidRPr="00C933C2">
        <w:t xml:space="preserve"> A (2016) Reactive but not predictive locomotor adaptability is impaired in young Parkinson's disease patients. </w:t>
      </w:r>
      <w:r w:rsidRPr="00C933C2">
        <w:rPr>
          <w:i/>
        </w:rPr>
        <w:t>Gait Posture</w:t>
      </w:r>
      <w:r w:rsidRPr="00C933C2">
        <w:t xml:space="preserve"> </w:t>
      </w:r>
      <w:r w:rsidRPr="00C933C2">
        <w:rPr>
          <w:b/>
        </w:rPr>
        <w:t>48</w:t>
      </w:r>
      <w:r w:rsidRPr="00C933C2">
        <w:t>, 177-182.</w:t>
      </w:r>
    </w:p>
    <w:p w14:paraId="3E30DA15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63]</w:t>
      </w:r>
      <w:r w:rsidRPr="00C933C2">
        <w:tab/>
        <w:t xml:space="preserve">Nakamura T, </w:t>
      </w:r>
      <w:proofErr w:type="spellStart"/>
      <w:r w:rsidRPr="00C933C2">
        <w:t>Ghilardi</w:t>
      </w:r>
      <w:proofErr w:type="spellEnd"/>
      <w:r w:rsidRPr="00C933C2">
        <w:t xml:space="preserve"> MF, Mentis M, Dhawan V, Fukuda M, Hacking A, Moeller JR, </w:t>
      </w:r>
      <w:proofErr w:type="spellStart"/>
      <w:r w:rsidRPr="00C933C2">
        <w:t>Ghez</w:t>
      </w:r>
      <w:proofErr w:type="spellEnd"/>
      <w:r w:rsidRPr="00C933C2">
        <w:t xml:space="preserve"> C, </w:t>
      </w:r>
      <w:proofErr w:type="spellStart"/>
      <w:r w:rsidRPr="00C933C2">
        <w:t>Eidelberg</w:t>
      </w:r>
      <w:proofErr w:type="spellEnd"/>
      <w:r w:rsidRPr="00C933C2">
        <w:t xml:space="preserve"> D (2001) Functional networks in motor sequence learning: abnormal topographies in Parkinson's disease. </w:t>
      </w:r>
      <w:r w:rsidRPr="00C933C2">
        <w:rPr>
          <w:i/>
        </w:rPr>
        <w:t>Hum Brain Mapp</w:t>
      </w:r>
      <w:r w:rsidRPr="00C933C2">
        <w:t xml:space="preserve"> </w:t>
      </w:r>
      <w:r w:rsidRPr="00C933C2">
        <w:rPr>
          <w:b/>
        </w:rPr>
        <w:t>12</w:t>
      </w:r>
      <w:r w:rsidRPr="00C933C2">
        <w:t>, 42-60.</w:t>
      </w:r>
    </w:p>
    <w:p w14:paraId="56F94A1F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64]</w:t>
      </w:r>
      <w:r w:rsidRPr="00C933C2">
        <w:tab/>
      </w:r>
      <w:proofErr w:type="spellStart"/>
      <w:r w:rsidRPr="00C933C2">
        <w:t>Nemanich</w:t>
      </w:r>
      <w:proofErr w:type="spellEnd"/>
      <w:r w:rsidRPr="00C933C2">
        <w:t xml:space="preserve"> ST, Earhart G (2015) Prism adaptation in Parkinson disease: comparing reaching to walking and freezers to non-freezers. </w:t>
      </w:r>
      <w:r w:rsidRPr="00C933C2">
        <w:rPr>
          <w:i/>
        </w:rPr>
        <w:t>Exp Brain Res</w:t>
      </w:r>
      <w:r w:rsidRPr="00C933C2">
        <w:t xml:space="preserve"> </w:t>
      </w:r>
      <w:r w:rsidRPr="00C933C2">
        <w:rPr>
          <w:b/>
        </w:rPr>
        <w:t>233</w:t>
      </w:r>
      <w:r w:rsidRPr="00C933C2">
        <w:t>, 2301-2310.</w:t>
      </w:r>
    </w:p>
    <w:p w14:paraId="16048437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65]</w:t>
      </w:r>
      <w:r w:rsidRPr="00C933C2">
        <w:tab/>
        <w:t xml:space="preserve">Oates AR, Van </w:t>
      </w:r>
      <w:proofErr w:type="spellStart"/>
      <w:r w:rsidRPr="00C933C2">
        <w:t>Ooteghem</w:t>
      </w:r>
      <w:proofErr w:type="spellEnd"/>
      <w:r w:rsidRPr="00C933C2">
        <w:t xml:space="preserve"> K, Frank JS, </w:t>
      </w:r>
      <w:proofErr w:type="spellStart"/>
      <w:r w:rsidRPr="00C933C2">
        <w:t>Patla</w:t>
      </w:r>
      <w:proofErr w:type="spellEnd"/>
      <w:r w:rsidRPr="00C933C2">
        <w:t xml:space="preserve"> AE, </w:t>
      </w:r>
      <w:proofErr w:type="spellStart"/>
      <w:r w:rsidRPr="00C933C2">
        <w:t>Horak</w:t>
      </w:r>
      <w:proofErr w:type="spellEnd"/>
      <w:r w:rsidRPr="00C933C2">
        <w:t xml:space="preserve"> FB (2013) Adaptation of gait termination on a slippery surface in Parkinson's disease. </w:t>
      </w:r>
      <w:r w:rsidRPr="00C933C2">
        <w:rPr>
          <w:i/>
        </w:rPr>
        <w:t>Gait Posture</w:t>
      </w:r>
      <w:r w:rsidRPr="00C933C2">
        <w:t xml:space="preserve"> </w:t>
      </w:r>
      <w:r w:rsidRPr="00C933C2">
        <w:rPr>
          <w:b/>
        </w:rPr>
        <w:t>37</w:t>
      </w:r>
      <w:r w:rsidRPr="00C933C2">
        <w:t>, 516-520.</w:t>
      </w:r>
    </w:p>
    <w:p w14:paraId="36698550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66]</w:t>
      </w:r>
      <w:r w:rsidRPr="00C933C2">
        <w:tab/>
        <w:t xml:space="preserve">Osman M, Wilkinson L, </w:t>
      </w:r>
      <w:proofErr w:type="spellStart"/>
      <w:r w:rsidRPr="00C933C2">
        <w:t>Beigi</w:t>
      </w:r>
      <w:proofErr w:type="spellEnd"/>
      <w:r w:rsidRPr="00C933C2">
        <w:t xml:space="preserve"> M, Castaneda CS, </w:t>
      </w:r>
      <w:proofErr w:type="spellStart"/>
      <w:r w:rsidRPr="00C933C2">
        <w:t>Jahanshahi</w:t>
      </w:r>
      <w:proofErr w:type="spellEnd"/>
      <w:r w:rsidRPr="00C933C2">
        <w:t xml:space="preserve"> M (2008) Patients with Parkinson's disease learn to control complex systems via procedural as well as non-procedural learning. </w:t>
      </w:r>
      <w:proofErr w:type="spellStart"/>
      <w:r w:rsidRPr="00C933C2">
        <w:rPr>
          <w:i/>
        </w:rPr>
        <w:t>Neuropsychologia</w:t>
      </w:r>
      <w:proofErr w:type="spellEnd"/>
      <w:r w:rsidRPr="00C933C2">
        <w:t xml:space="preserve"> </w:t>
      </w:r>
      <w:r w:rsidRPr="00C933C2">
        <w:rPr>
          <w:b/>
        </w:rPr>
        <w:t>46</w:t>
      </w:r>
      <w:r w:rsidRPr="00C933C2">
        <w:t>, 2355-2363.</w:t>
      </w:r>
    </w:p>
    <w:p w14:paraId="03584016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67]</w:t>
      </w:r>
      <w:r w:rsidRPr="00C933C2">
        <w:tab/>
        <w:t xml:space="preserve">Paquet F, Bedard MA, Levesque M, Tremblay PL, Lemay M, Blanchet PJ, Scherzer P, Chouinard S, </w:t>
      </w:r>
      <w:proofErr w:type="spellStart"/>
      <w:r w:rsidRPr="00C933C2">
        <w:t>Filion</w:t>
      </w:r>
      <w:proofErr w:type="spellEnd"/>
      <w:r w:rsidRPr="00C933C2">
        <w:t xml:space="preserve"> J (2008) Sensorimotor adaptation in Parkinson's disease: evidence for a dopamine dependent remapping disturbance. </w:t>
      </w:r>
      <w:r w:rsidRPr="00C933C2">
        <w:rPr>
          <w:i/>
        </w:rPr>
        <w:t>Exp Brain Res</w:t>
      </w:r>
      <w:r w:rsidRPr="00C933C2">
        <w:t xml:space="preserve"> </w:t>
      </w:r>
      <w:r w:rsidRPr="00C933C2">
        <w:rPr>
          <w:b/>
        </w:rPr>
        <w:t>185</w:t>
      </w:r>
      <w:r w:rsidRPr="00C933C2">
        <w:t>, 227-236.</w:t>
      </w:r>
    </w:p>
    <w:p w14:paraId="55BDFA4C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68]</w:t>
      </w:r>
      <w:r w:rsidRPr="00C933C2">
        <w:tab/>
        <w:t xml:space="preserve">Pascual-Leone A, Grafman J, Clark K, Stewart M, </w:t>
      </w:r>
      <w:proofErr w:type="spellStart"/>
      <w:r w:rsidRPr="00C933C2">
        <w:t>Massaquoi</w:t>
      </w:r>
      <w:proofErr w:type="spellEnd"/>
      <w:r w:rsidRPr="00C933C2">
        <w:t xml:space="preserve"> S, Lou JS, Hallett M (1993) Procedural learning in Parkinson's disease and cerebellar degeneration. </w:t>
      </w:r>
      <w:r w:rsidRPr="00C933C2">
        <w:rPr>
          <w:i/>
        </w:rPr>
        <w:t>Ann Neurol</w:t>
      </w:r>
      <w:r w:rsidRPr="00C933C2">
        <w:t xml:space="preserve"> </w:t>
      </w:r>
      <w:r w:rsidRPr="00C933C2">
        <w:rPr>
          <w:b/>
        </w:rPr>
        <w:t>34</w:t>
      </w:r>
      <w:r w:rsidRPr="00C933C2">
        <w:t>, 594-602.</w:t>
      </w:r>
    </w:p>
    <w:p w14:paraId="5CACF829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69]</w:t>
      </w:r>
      <w:r w:rsidRPr="00C933C2">
        <w:tab/>
        <w:t xml:space="preserve">Price A, Shin JC (2009) The impact of Parkinson's disease on sequence learning: Perceptual pattern learning and executive function. </w:t>
      </w:r>
      <w:r w:rsidRPr="00C933C2">
        <w:rPr>
          <w:i/>
        </w:rPr>
        <w:t xml:space="preserve">Brain </w:t>
      </w:r>
      <w:proofErr w:type="spellStart"/>
      <w:r w:rsidRPr="00C933C2">
        <w:rPr>
          <w:i/>
        </w:rPr>
        <w:t>Cogn</w:t>
      </w:r>
      <w:proofErr w:type="spellEnd"/>
      <w:r w:rsidRPr="00C933C2">
        <w:t xml:space="preserve"> </w:t>
      </w:r>
      <w:r w:rsidRPr="00C933C2">
        <w:rPr>
          <w:b/>
        </w:rPr>
        <w:t>69</w:t>
      </w:r>
      <w:r w:rsidRPr="00C933C2">
        <w:t>, 252-261.</w:t>
      </w:r>
    </w:p>
    <w:p w14:paraId="4430BEDF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70]</w:t>
      </w:r>
      <w:r w:rsidRPr="00C933C2">
        <w:tab/>
      </w:r>
      <w:proofErr w:type="spellStart"/>
      <w:r w:rsidRPr="00C933C2">
        <w:t>Rafal</w:t>
      </w:r>
      <w:proofErr w:type="spellEnd"/>
      <w:r w:rsidRPr="00C933C2">
        <w:t xml:space="preserve"> RD, </w:t>
      </w:r>
      <w:proofErr w:type="spellStart"/>
      <w:r w:rsidRPr="00C933C2">
        <w:t>Inhoff</w:t>
      </w:r>
      <w:proofErr w:type="spellEnd"/>
      <w:r w:rsidRPr="00C933C2">
        <w:t xml:space="preserve"> AW, Friedman JH, Bernstein E (1987) Programming and execution of sequential movements in Parkinson's disease. </w:t>
      </w:r>
      <w:r w:rsidRPr="00C933C2">
        <w:rPr>
          <w:i/>
        </w:rPr>
        <w:t xml:space="preserve">J Neurol </w:t>
      </w:r>
      <w:proofErr w:type="spellStart"/>
      <w:r w:rsidRPr="00C933C2">
        <w:rPr>
          <w:i/>
        </w:rPr>
        <w:t>Neurosurg</w:t>
      </w:r>
      <w:proofErr w:type="spellEnd"/>
      <w:r w:rsidRPr="00C933C2">
        <w:rPr>
          <w:i/>
        </w:rPr>
        <w:t xml:space="preserve"> Psychiatry</w:t>
      </w:r>
      <w:r w:rsidRPr="00C933C2">
        <w:t xml:space="preserve"> </w:t>
      </w:r>
      <w:r w:rsidRPr="00C933C2">
        <w:rPr>
          <w:b/>
        </w:rPr>
        <w:t>50</w:t>
      </w:r>
      <w:r w:rsidRPr="00C933C2">
        <w:t>, 1267-1273.</w:t>
      </w:r>
    </w:p>
    <w:p w14:paraId="58B93618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71]</w:t>
      </w:r>
      <w:r w:rsidRPr="00C933C2">
        <w:tab/>
        <w:t xml:space="preserve">Robertson C, Flowers KA (1990) Motor set in Parkinson's disease. </w:t>
      </w:r>
      <w:r w:rsidRPr="00C933C2">
        <w:rPr>
          <w:i/>
        </w:rPr>
        <w:t xml:space="preserve">J Neurol </w:t>
      </w:r>
      <w:proofErr w:type="spellStart"/>
      <w:r w:rsidRPr="00C933C2">
        <w:rPr>
          <w:i/>
        </w:rPr>
        <w:t>Neurosurg</w:t>
      </w:r>
      <w:proofErr w:type="spellEnd"/>
      <w:r w:rsidRPr="00C933C2">
        <w:rPr>
          <w:i/>
        </w:rPr>
        <w:t xml:space="preserve"> Psychiatry</w:t>
      </w:r>
      <w:r w:rsidRPr="00C933C2">
        <w:t xml:space="preserve"> </w:t>
      </w:r>
      <w:r w:rsidRPr="00C933C2">
        <w:rPr>
          <w:b/>
        </w:rPr>
        <w:t>53</w:t>
      </w:r>
      <w:r w:rsidRPr="00C933C2">
        <w:t>, 583-592.</w:t>
      </w:r>
    </w:p>
    <w:p w14:paraId="15E8BABB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72]</w:t>
      </w:r>
      <w:r w:rsidRPr="00C933C2">
        <w:tab/>
      </w:r>
      <w:proofErr w:type="spellStart"/>
      <w:r w:rsidRPr="00C933C2">
        <w:t>Sarazin</w:t>
      </w:r>
      <w:proofErr w:type="spellEnd"/>
      <w:r w:rsidRPr="00C933C2">
        <w:t xml:space="preserve"> M, </w:t>
      </w:r>
      <w:proofErr w:type="spellStart"/>
      <w:r w:rsidRPr="00C933C2">
        <w:t>Deweer</w:t>
      </w:r>
      <w:proofErr w:type="spellEnd"/>
      <w:r w:rsidRPr="00C933C2">
        <w:t xml:space="preserve"> B, </w:t>
      </w:r>
      <w:proofErr w:type="spellStart"/>
      <w:r w:rsidRPr="00C933C2">
        <w:t>Merkl</w:t>
      </w:r>
      <w:proofErr w:type="spellEnd"/>
      <w:r w:rsidRPr="00C933C2">
        <w:t xml:space="preserve"> A, Von Poser N, </w:t>
      </w:r>
      <w:proofErr w:type="spellStart"/>
      <w:r w:rsidRPr="00C933C2">
        <w:t>Pillon</w:t>
      </w:r>
      <w:proofErr w:type="spellEnd"/>
      <w:r w:rsidRPr="00C933C2">
        <w:t xml:space="preserve"> B, Dubois B (2002) Procedural learning and </w:t>
      </w:r>
      <w:proofErr w:type="spellStart"/>
      <w:r w:rsidRPr="00C933C2">
        <w:t>striatofrontal</w:t>
      </w:r>
      <w:proofErr w:type="spellEnd"/>
      <w:r w:rsidRPr="00C933C2">
        <w:t xml:space="preserve"> dysfunction in Parkinson's disease. </w:t>
      </w:r>
      <w:r w:rsidRPr="00C933C2">
        <w:rPr>
          <w:i/>
        </w:rPr>
        <w:t xml:space="preserve">Mov </w:t>
      </w:r>
      <w:proofErr w:type="spellStart"/>
      <w:r w:rsidRPr="00C933C2">
        <w:rPr>
          <w:i/>
        </w:rPr>
        <w:t>Disord</w:t>
      </w:r>
      <w:proofErr w:type="spellEnd"/>
      <w:r w:rsidRPr="00C933C2">
        <w:t xml:space="preserve"> </w:t>
      </w:r>
      <w:r w:rsidRPr="00C933C2">
        <w:rPr>
          <w:b/>
        </w:rPr>
        <w:t>17</w:t>
      </w:r>
      <w:r w:rsidRPr="00C933C2">
        <w:t>, 265-273.</w:t>
      </w:r>
    </w:p>
    <w:p w14:paraId="4A50725D" w14:textId="742CA3BF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lastRenderedPageBreak/>
        <w:t>[73]</w:t>
      </w:r>
      <w:r w:rsidRPr="00C933C2">
        <w:tab/>
      </w:r>
      <w:proofErr w:type="spellStart"/>
      <w:r w:rsidRPr="00C933C2">
        <w:t>Schendan</w:t>
      </w:r>
      <w:proofErr w:type="spellEnd"/>
      <w:r w:rsidRPr="00C933C2">
        <w:t xml:space="preserve"> HE, </w:t>
      </w:r>
      <w:proofErr w:type="spellStart"/>
      <w:r w:rsidRPr="00C933C2">
        <w:t>Tinaz</w:t>
      </w:r>
      <w:proofErr w:type="spellEnd"/>
      <w:r w:rsidRPr="00C933C2">
        <w:t xml:space="preserve"> S, Maher SM, Stern CE (2013) </w:t>
      </w:r>
      <w:proofErr w:type="spellStart"/>
      <w:r w:rsidRPr="00C933C2">
        <w:t>Frontostriatal</w:t>
      </w:r>
      <w:proofErr w:type="spellEnd"/>
      <w:r w:rsidRPr="00C933C2">
        <w:t xml:space="preserve"> and </w:t>
      </w:r>
      <w:proofErr w:type="spellStart"/>
      <w:r w:rsidR="00D26E06" w:rsidRPr="00C933C2">
        <w:t>mediotemporal</w:t>
      </w:r>
      <w:proofErr w:type="spellEnd"/>
      <w:r w:rsidR="00D26E06" w:rsidRPr="00C933C2">
        <w:t xml:space="preserve"> lobe contributions to implicit higher-order spatial sequence learning declines in aging a</w:t>
      </w:r>
      <w:r w:rsidRPr="00C933C2">
        <w:t xml:space="preserve">nd Parkinson's </w:t>
      </w:r>
      <w:r w:rsidR="00D26E06">
        <w:t>d</w:t>
      </w:r>
      <w:r w:rsidRPr="00C933C2">
        <w:t xml:space="preserve">isease. </w:t>
      </w:r>
      <w:proofErr w:type="spellStart"/>
      <w:r w:rsidRPr="00C933C2">
        <w:rPr>
          <w:i/>
        </w:rPr>
        <w:t>Behav</w:t>
      </w:r>
      <w:proofErr w:type="spellEnd"/>
      <w:r w:rsidRPr="00C933C2">
        <w:rPr>
          <w:i/>
        </w:rPr>
        <w:t xml:space="preserve"> </w:t>
      </w:r>
      <w:proofErr w:type="spellStart"/>
      <w:r w:rsidRPr="00C933C2">
        <w:rPr>
          <w:i/>
        </w:rPr>
        <w:t>Neurosci</w:t>
      </w:r>
      <w:proofErr w:type="spellEnd"/>
      <w:r w:rsidRPr="00C933C2">
        <w:t xml:space="preserve"> </w:t>
      </w:r>
      <w:r w:rsidRPr="00C933C2">
        <w:rPr>
          <w:b/>
        </w:rPr>
        <w:t>127</w:t>
      </w:r>
      <w:r w:rsidRPr="00C933C2">
        <w:t>, 204-221.</w:t>
      </w:r>
    </w:p>
    <w:p w14:paraId="1839EFB0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74]</w:t>
      </w:r>
      <w:r w:rsidRPr="00C933C2">
        <w:tab/>
        <w:t xml:space="preserve">Smith J, </w:t>
      </w:r>
      <w:proofErr w:type="spellStart"/>
      <w:r w:rsidRPr="00C933C2">
        <w:t>Siegert</w:t>
      </w:r>
      <w:proofErr w:type="spellEnd"/>
      <w:r w:rsidRPr="00C933C2">
        <w:t xml:space="preserve"> RJ, McDowall J (2001) Preserved implicit learning on both the serial reaction time task and artificial grammar in patients with Parkinson's disease. </w:t>
      </w:r>
      <w:r w:rsidRPr="00C933C2">
        <w:rPr>
          <w:i/>
        </w:rPr>
        <w:t xml:space="preserve">Brain </w:t>
      </w:r>
      <w:proofErr w:type="spellStart"/>
      <w:r w:rsidRPr="00C933C2">
        <w:rPr>
          <w:i/>
        </w:rPr>
        <w:t>Cogn</w:t>
      </w:r>
      <w:proofErr w:type="spellEnd"/>
      <w:r w:rsidRPr="00C933C2">
        <w:t xml:space="preserve"> </w:t>
      </w:r>
      <w:r w:rsidRPr="00C933C2">
        <w:rPr>
          <w:b/>
        </w:rPr>
        <w:t>45</w:t>
      </w:r>
      <w:r w:rsidRPr="00C933C2">
        <w:t>, 378-391.</w:t>
      </w:r>
    </w:p>
    <w:p w14:paraId="7C780600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75]</w:t>
      </w:r>
      <w:r w:rsidRPr="00C933C2">
        <w:tab/>
        <w:t xml:space="preserve">Smith JG, McDowall J (2006) The implicit sequence learning deficit in patients with Parkinson's disease: A matter of impaired sequence integration? </w:t>
      </w:r>
      <w:proofErr w:type="spellStart"/>
      <w:r w:rsidRPr="00C933C2">
        <w:rPr>
          <w:i/>
        </w:rPr>
        <w:t>Neuropsychologia</w:t>
      </w:r>
      <w:proofErr w:type="spellEnd"/>
      <w:r w:rsidRPr="00C933C2">
        <w:t xml:space="preserve"> </w:t>
      </w:r>
      <w:r w:rsidRPr="00C933C2">
        <w:rPr>
          <w:b/>
        </w:rPr>
        <w:t>44</w:t>
      </w:r>
      <w:r w:rsidRPr="00C933C2">
        <w:t>, 275-288.</w:t>
      </w:r>
    </w:p>
    <w:p w14:paraId="56C94486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76]</w:t>
      </w:r>
      <w:r w:rsidRPr="00C933C2">
        <w:tab/>
      </w:r>
      <w:proofErr w:type="spellStart"/>
      <w:r w:rsidRPr="00C933C2">
        <w:t>Soliveri</w:t>
      </w:r>
      <w:proofErr w:type="spellEnd"/>
      <w:r w:rsidRPr="00C933C2">
        <w:t xml:space="preserve"> P, Brown RG, </w:t>
      </w:r>
      <w:proofErr w:type="spellStart"/>
      <w:r w:rsidRPr="00C933C2">
        <w:t>Jahanshahi</w:t>
      </w:r>
      <w:proofErr w:type="spellEnd"/>
      <w:r w:rsidRPr="00C933C2">
        <w:t xml:space="preserve"> M, Marsden CD (1992) Effect of practice on performance of a skilled motor task in patients with Parkinson's disease. </w:t>
      </w:r>
      <w:r w:rsidRPr="00C933C2">
        <w:rPr>
          <w:i/>
        </w:rPr>
        <w:t xml:space="preserve">J Neurol </w:t>
      </w:r>
      <w:proofErr w:type="spellStart"/>
      <w:r w:rsidRPr="00C933C2">
        <w:rPr>
          <w:i/>
        </w:rPr>
        <w:t>Neurosurg</w:t>
      </w:r>
      <w:proofErr w:type="spellEnd"/>
      <w:r w:rsidRPr="00C933C2">
        <w:rPr>
          <w:i/>
        </w:rPr>
        <w:t xml:space="preserve"> Psychiatry</w:t>
      </w:r>
      <w:r w:rsidRPr="00C933C2">
        <w:t xml:space="preserve"> </w:t>
      </w:r>
      <w:r w:rsidRPr="00C933C2">
        <w:rPr>
          <w:b/>
        </w:rPr>
        <w:t>55</w:t>
      </w:r>
      <w:r w:rsidRPr="00C933C2">
        <w:t>, 454-460.</w:t>
      </w:r>
    </w:p>
    <w:p w14:paraId="54D8A99F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77]</w:t>
      </w:r>
      <w:r w:rsidRPr="00C933C2">
        <w:tab/>
      </w:r>
      <w:proofErr w:type="spellStart"/>
      <w:r w:rsidRPr="00C933C2">
        <w:t>Sprengelmeyer</w:t>
      </w:r>
      <w:proofErr w:type="spellEnd"/>
      <w:r w:rsidRPr="00C933C2">
        <w:t xml:space="preserve"> R, Canavan AG, Lange HW, </w:t>
      </w:r>
      <w:proofErr w:type="spellStart"/>
      <w:r w:rsidRPr="00C933C2">
        <w:t>Hömberg</w:t>
      </w:r>
      <w:proofErr w:type="spellEnd"/>
      <w:r w:rsidRPr="00C933C2">
        <w:t xml:space="preserve"> V (1995) Associative learning in degenerative </w:t>
      </w:r>
      <w:proofErr w:type="spellStart"/>
      <w:r w:rsidRPr="00C933C2">
        <w:t>neostriatal</w:t>
      </w:r>
      <w:proofErr w:type="spellEnd"/>
      <w:r w:rsidRPr="00C933C2">
        <w:t xml:space="preserve"> disorders: contrasts in explicit and implicit remembering between Parkinson's and Huntington's diseases. </w:t>
      </w:r>
      <w:r w:rsidRPr="00C933C2">
        <w:rPr>
          <w:i/>
        </w:rPr>
        <w:t xml:space="preserve">Mov </w:t>
      </w:r>
      <w:proofErr w:type="spellStart"/>
      <w:r w:rsidRPr="00C933C2">
        <w:rPr>
          <w:i/>
        </w:rPr>
        <w:t>Disord</w:t>
      </w:r>
      <w:proofErr w:type="spellEnd"/>
      <w:r w:rsidRPr="00C933C2">
        <w:t xml:space="preserve"> </w:t>
      </w:r>
      <w:r w:rsidRPr="00C933C2">
        <w:rPr>
          <w:b/>
        </w:rPr>
        <w:t>10</w:t>
      </w:r>
      <w:r w:rsidRPr="00C933C2">
        <w:t>, 51-65.</w:t>
      </w:r>
    </w:p>
    <w:p w14:paraId="21FF9C95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78]</w:t>
      </w:r>
      <w:r w:rsidRPr="00C933C2">
        <w:tab/>
      </w:r>
      <w:proofErr w:type="spellStart"/>
      <w:r w:rsidRPr="00C933C2">
        <w:t>Stefanova</w:t>
      </w:r>
      <w:proofErr w:type="spellEnd"/>
      <w:r w:rsidRPr="00C933C2">
        <w:t xml:space="preserve"> ED, </w:t>
      </w:r>
      <w:proofErr w:type="spellStart"/>
      <w:r w:rsidRPr="00C933C2">
        <w:t>Kostic</w:t>
      </w:r>
      <w:proofErr w:type="spellEnd"/>
      <w:r w:rsidRPr="00C933C2">
        <w:t xml:space="preserve"> VS, </w:t>
      </w:r>
      <w:proofErr w:type="spellStart"/>
      <w:r w:rsidRPr="00C933C2">
        <w:t>Ziropadja</w:t>
      </w:r>
      <w:proofErr w:type="spellEnd"/>
      <w:r w:rsidRPr="00C933C2">
        <w:t xml:space="preserve"> L, Markovic M, </w:t>
      </w:r>
      <w:proofErr w:type="spellStart"/>
      <w:r w:rsidRPr="00C933C2">
        <w:t>Ocic</w:t>
      </w:r>
      <w:proofErr w:type="spellEnd"/>
      <w:r w:rsidRPr="00C933C2">
        <w:t xml:space="preserve"> GG (2000) Visuomotor skill learning on serial reaction time task in patients with early Parkinson's disease. </w:t>
      </w:r>
      <w:r w:rsidRPr="00C933C2">
        <w:rPr>
          <w:i/>
        </w:rPr>
        <w:t xml:space="preserve">Mov </w:t>
      </w:r>
      <w:proofErr w:type="spellStart"/>
      <w:r w:rsidRPr="00C933C2">
        <w:rPr>
          <w:i/>
        </w:rPr>
        <w:t>Disord</w:t>
      </w:r>
      <w:proofErr w:type="spellEnd"/>
      <w:r w:rsidRPr="00C933C2">
        <w:t xml:space="preserve"> </w:t>
      </w:r>
      <w:r w:rsidRPr="00C933C2">
        <w:rPr>
          <w:b/>
        </w:rPr>
        <w:t>15</w:t>
      </w:r>
      <w:r w:rsidRPr="00C933C2">
        <w:t>, 1095-1103.</w:t>
      </w:r>
    </w:p>
    <w:p w14:paraId="727B74D6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79]</w:t>
      </w:r>
      <w:r w:rsidRPr="00C933C2">
        <w:tab/>
        <w:t xml:space="preserve">Stephan MA, Meier B, </w:t>
      </w:r>
      <w:proofErr w:type="spellStart"/>
      <w:r w:rsidRPr="00C933C2">
        <w:t>Zaugg</w:t>
      </w:r>
      <w:proofErr w:type="spellEnd"/>
      <w:r w:rsidRPr="00C933C2">
        <w:t xml:space="preserve"> SW, </w:t>
      </w:r>
      <w:proofErr w:type="spellStart"/>
      <w:r w:rsidRPr="00C933C2">
        <w:t>Kaelin</w:t>
      </w:r>
      <w:proofErr w:type="spellEnd"/>
      <w:r w:rsidRPr="00C933C2">
        <w:t xml:space="preserve">-Lang A (2011) Motor sequence learning performance in Parkinson's disease patients depends on the stage of disease. </w:t>
      </w:r>
      <w:r w:rsidRPr="00C933C2">
        <w:rPr>
          <w:i/>
        </w:rPr>
        <w:t xml:space="preserve">Brain </w:t>
      </w:r>
      <w:proofErr w:type="spellStart"/>
      <w:r w:rsidRPr="00C933C2">
        <w:rPr>
          <w:i/>
        </w:rPr>
        <w:t>Cogn</w:t>
      </w:r>
      <w:proofErr w:type="spellEnd"/>
      <w:r w:rsidRPr="00C933C2">
        <w:t xml:space="preserve"> </w:t>
      </w:r>
      <w:r w:rsidRPr="00C933C2">
        <w:rPr>
          <w:b/>
        </w:rPr>
        <w:t>75</w:t>
      </w:r>
      <w:r w:rsidRPr="00C933C2">
        <w:t>, 135-140.</w:t>
      </w:r>
    </w:p>
    <w:p w14:paraId="5781E3D6" w14:textId="4C4726FA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80]</w:t>
      </w:r>
      <w:r w:rsidRPr="00C933C2">
        <w:tab/>
        <w:t xml:space="preserve">Thomas V, </w:t>
      </w:r>
      <w:proofErr w:type="spellStart"/>
      <w:r w:rsidRPr="00C933C2">
        <w:t>Reymann</w:t>
      </w:r>
      <w:proofErr w:type="spellEnd"/>
      <w:r w:rsidRPr="00C933C2">
        <w:t xml:space="preserve"> J-M, </w:t>
      </w:r>
      <w:proofErr w:type="spellStart"/>
      <w:r w:rsidRPr="00C933C2">
        <w:t>Lieury</w:t>
      </w:r>
      <w:proofErr w:type="spellEnd"/>
      <w:r w:rsidRPr="00C933C2">
        <w:t xml:space="preserve"> A, Allain H (1996) Assessment of procedural memory in Parkinson's disease. </w:t>
      </w:r>
      <w:r w:rsidRPr="00C933C2">
        <w:rPr>
          <w:i/>
        </w:rPr>
        <w:t xml:space="preserve">Prog </w:t>
      </w:r>
      <w:proofErr w:type="spellStart"/>
      <w:r w:rsidRPr="00C933C2">
        <w:rPr>
          <w:i/>
        </w:rPr>
        <w:t>Neuro</w:t>
      </w:r>
      <w:r w:rsidR="00D26E06">
        <w:rPr>
          <w:i/>
        </w:rPr>
        <w:t>p</w:t>
      </w:r>
      <w:r w:rsidRPr="00C933C2">
        <w:rPr>
          <w:i/>
        </w:rPr>
        <w:t>sychopharmacol</w:t>
      </w:r>
      <w:proofErr w:type="spellEnd"/>
      <w:r w:rsidRPr="00C933C2">
        <w:rPr>
          <w:i/>
        </w:rPr>
        <w:t xml:space="preserve"> Biol Psychiatry</w:t>
      </w:r>
      <w:r w:rsidRPr="00C933C2">
        <w:t xml:space="preserve"> </w:t>
      </w:r>
      <w:r w:rsidRPr="00C933C2">
        <w:rPr>
          <w:b/>
        </w:rPr>
        <w:t>20</w:t>
      </w:r>
      <w:r w:rsidRPr="00C933C2">
        <w:t>, 641-650.</w:t>
      </w:r>
    </w:p>
    <w:p w14:paraId="1F7516F0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81]</w:t>
      </w:r>
      <w:r w:rsidRPr="00C933C2">
        <w:tab/>
        <w:t>Tremblay PL, Bedard MA, Langlois D, Blanchet PJ, Lemay M, Parent M (2010) Movement chunking during sequence learning is a dopamine-</w:t>
      </w:r>
      <w:proofErr w:type="spellStart"/>
      <w:r w:rsidRPr="00C933C2">
        <w:t>dependant</w:t>
      </w:r>
      <w:proofErr w:type="spellEnd"/>
      <w:r w:rsidRPr="00C933C2">
        <w:t xml:space="preserve"> process: a study conducted in Parkinson's disease. </w:t>
      </w:r>
      <w:r w:rsidRPr="00C933C2">
        <w:rPr>
          <w:i/>
        </w:rPr>
        <w:t>Exp Brain Res</w:t>
      </w:r>
      <w:r w:rsidRPr="00C933C2">
        <w:t xml:space="preserve"> </w:t>
      </w:r>
      <w:r w:rsidRPr="00C933C2">
        <w:rPr>
          <w:b/>
        </w:rPr>
        <w:t>205</w:t>
      </w:r>
      <w:r w:rsidRPr="00C933C2">
        <w:t>, 375-385.</w:t>
      </w:r>
    </w:p>
    <w:p w14:paraId="766695F1" w14:textId="66C51C89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82]</w:t>
      </w:r>
      <w:r w:rsidRPr="00C933C2">
        <w:tab/>
      </w:r>
      <w:proofErr w:type="spellStart"/>
      <w:r w:rsidRPr="00C933C2">
        <w:t>Tzvi</w:t>
      </w:r>
      <w:proofErr w:type="spellEnd"/>
      <w:r w:rsidRPr="00C933C2">
        <w:t xml:space="preserve"> E, Bey R, </w:t>
      </w:r>
      <w:proofErr w:type="spellStart"/>
      <w:r w:rsidRPr="00C933C2">
        <w:t>Nitschke</w:t>
      </w:r>
      <w:proofErr w:type="spellEnd"/>
      <w:r w:rsidRPr="00C933C2">
        <w:t xml:space="preserve"> M, </w:t>
      </w:r>
      <w:proofErr w:type="spellStart"/>
      <w:r w:rsidRPr="00C933C2">
        <w:t>Brüggemann</w:t>
      </w:r>
      <w:proofErr w:type="spellEnd"/>
      <w:r w:rsidRPr="00C933C2">
        <w:t xml:space="preserve"> N, Classen J, </w:t>
      </w:r>
      <w:proofErr w:type="spellStart"/>
      <w:r w:rsidRPr="00C933C2">
        <w:t>Münte</w:t>
      </w:r>
      <w:proofErr w:type="spellEnd"/>
      <w:r w:rsidRPr="00C933C2">
        <w:t xml:space="preserve"> TF, </w:t>
      </w:r>
      <w:proofErr w:type="spellStart"/>
      <w:r w:rsidRPr="00C933C2">
        <w:t>Krämer</w:t>
      </w:r>
      <w:proofErr w:type="spellEnd"/>
      <w:r w:rsidRPr="00C933C2">
        <w:t xml:space="preserve"> UM, </w:t>
      </w:r>
      <w:proofErr w:type="spellStart"/>
      <w:r w:rsidRPr="00C933C2">
        <w:t>Rumpf</w:t>
      </w:r>
      <w:proofErr w:type="spellEnd"/>
      <w:r w:rsidRPr="00C933C2">
        <w:t xml:space="preserve"> JJ (2021) Motor </w:t>
      </w:r>
      <w:r w:rsidR="00D26E06" w:rsidRPr="00C933C2">
        <w:t>sequence learning deficits in idiopat</w:t>
      </w:r>
      <w:r w:rsidRPr="00C933C2">
        <w:t xml:space="preserve">hic Parkinson's </w:t>
      </w:r>
      <w:r w:rsidR="00D26E06" w:rsidRPr="00C933C2">
        <w:t>disease are associated with increased substantia nigra activ</w:t>
      </w:r>
      <w:r w:rsidRPr="00C933C2">
        <w:t xml:space="preserve">ity. </w:t>
      </w:r>
      <w:r w:rsidRPr="00C933C2">
        <w:rPr>
          <w:i/>
        </w:rPr>
        <w:t xml:space="preserve">Front Aging </w:t>
      </w:r>
      <w:proofErr w:type="spellStart"/>
      <w:r w:rsidRPr="00C933C2">
        <w:rPr>
          <w:i/>
        </w:rPr>
        <w:t>Neurosci</w:t>
      </w:r>
      <w:proofErr w:type="spellEnd"/>
      <w:r w:rsidRPr="00C933C2">
        <w:t xml:space="preserve"> </w:t>
      </w:r>
      <w:r w:rsidRPr="00C933C2">
        <w:rPr>
          <w:b/>
        </w:rPr>
        <w:t>13</w:t>
      </w:r>
      <w:r w:rsidRPr="00C933C2">
        <w:t>, 685168.</w:t>
      </w:r>
    </w:p>
    <w:p w14:paraId="4B697212" w14:textId="72DA258C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83]</w:t>
      </w:r>
      <w:r w:rsidRPr="00C933C2">
        <w:tab/>
        <w:t xml:space="preserve">van </w:t>
      </w:r>
      <w:proofErr w:type="spellStart"/>
      <w:r w:rsidRPr="00C933C2">
        <w:t>Tilborg</w:t>
      </w:r>
      <w:proofErr w:type="spellEnd"/>
      <w:r w:rsidRPr="00C933C2">
        <w:t xml:space="preserve"> I, </w:t>
      </w:r>
      <w:proofErr w:type="spellStart"/>
      <w:r w:rsidRPr="00C933C2">
        <w:t>Hulstijn</w:t>
      </w:r>
      <w:proofErr w:type="spellEnd"/>
      <w:r w:rsidRPr="00C933C2">
        <w:t xml:space="preserve"> W (2010) Implicit </w:t>
      </w:r>
      <w:r w:rsidR="00D26E06" w:rsidRPr="00C933C2">
        <w:t>motor learning in patients wit</w:t>
      </w:r>
      <w:r w:rsidRPr="00C933C2">
        <w:t xml:space="preserve">h Parkinson's and Alzheimer's </w:t>
      </w:r>
      <w:r w:rsidR="00D26E06" w:rsidRPr="00C933C2">
        <w:t>disease: differences in learning abiliti</w:t>
      </w:r>
      <w:r w:rsidRPr="00C933C2">
        <w:t xml:space="preserve">es? </w:t>
      </w:r>
      <w:r w:rsidRPr="00C933C2">
        <w:rPr>
          <w:i/>
        </w:rPr>
        <w:t>Mot Control</w:t>
      </w:r>
      <w:r w:rsidRPr="00C933C2">
        <w:t xml:space="preserve"> </w:t>
      </w:r>
      <w:r w:rsidRPr="00C933C2">
        <w:rPr>
          <w:b/>
        </w:rPr>
        <w:t>14</w:t>
      </w:r>
      <w:r w:rsidRPr="00C933C2">
        <w:t>, 344-361.</w:t>
      </w:r>
    </w:p>
    <w:p w14:paraId="7B38B5A0" w14:textId="4D3966A6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84]</w:t>
      </w:r>
      <w:r w:rsidRPr="00C933C2">
        <w:tab/>
      </w:r>
      <w:proofErr w:type="spellStart"/>
      <w:r w:rsidRPr="00C933C2">
        <w:t>Vandenbossche</w:t>
      </w:r>
      <w:proofErr w:type="spellEnd"/>
      <w:r w:rsidRPr="00C933C2">
        <w:t xml:space="preserve"> J, </w:t>
      </w:r>
      <w:proofErr w:type="spellStart"/>
      <w:r w:rsidRPr="00C933C2">
        <w:t>Deroost</w:t>
      </w:r>
      <w:proofErr w:type="spellEnd"/>
      <w:r w:rsidRPr="00C933C2">
        <w:t xml:space="preserve"> N, </w:t>
      </w:r>
      <w:proofErr w:type="spellStart"/>
      <w:r w:rsidRPr="00C933C2">
        <w:t>Soetens</w:t>
      </w:r>
      <w:proofErr w:type="spellEnd"/>
      <w:r w:rsidRPr="00C933C2">
        <w:t xml:space="preserve"> E, </w:t>
      </w:r>
      <w:proofErr w:type="spellStart"/>
      <w:r w:rsidRPr="00C933C2">
        <w:t>Coomans</w:t>
      </w:r>
      <w:proofErr w:type="spellEnd"/>
      <w:r w:rsidRPr="00C933C2">
        <w:t xml:space="preserve"> D, </w:t>
      </w:r>
      <w:proofErr w:type="spellStart"/>
      <w:r w:rsidRPr="00C933C2">
        <w:t>Spildooren</w:t>
      </w:r>
      <w:proofErr w:type="spellEnd"/>
      <w:r w:rsidRPr="00C933C2">
        <w:t xml:space="preserve"> J, </w:t>
      </w:r>
      <w:proofErr w:type="spellStart"/>
      <w:r w:rsidRPr="00C933C2">
        <w:t>Vercruysse</w:t>
      </w:r>
      <w:proofErr w:type="spellEnd"/>
      <w:r w:rsidRPr="00C933C2">
        <w:t xml:space="preserve"> S, </w:t>
      </w:r>
      <w:proofErr w:type="spellStart"/>
      <w:r w:rsidRPr="00C933C2">
        <w:t>Nieuwboer</w:t>
      </w:r>
      <w:proofErr w:type="spellEnd"/>
      <w:r w:rsidRPr="00C933C2">
        <w:t xml:space="preserve"> A, </w:t>
      </w:r>
      <w:proofErr w:type="spellStart"/>
      <w:r w:rsidRPr="00C933C2">
        <w:t>Kerckhofs</w:t>
      </w:r>
      <w:proofErr w:type="spellEnd"/>
      <w:r w:rsidRPr="00C933C2">
        <w:t xml:space="preserve"> E (2013) Impaired </w:t>
      </w:r>
      <w:r w:rsidR="00D26E06" w:rsidRPr="00C933C2">
        <w:t>implicit sequence learnin</w:t>
      </w:r>
      <w:r w:rsidRPr="00C933C2">
        <w:t xml:space="preserve">g in Parkinson's </w:t>
      </w:r>
      <w:r w:rsidR="00D26E06" w:rsidRPr="00C933C2">
        <w:t>disease patients with freezing of ga</w:t>
      </w:r>
      <w:r w:rsidRPr="00C933C2">
        <w:t xml:space="preserve">it. </w:t>
      </w:r>
      <w:r w:rsidRPr="00C933C2">
        <w:rPr>
          <w:i/>
        </w:rPr>
        <w:t>Neuropsychology</w:t>
      </w:r>
      <w:r w:rsidRPr="00C933C2">
        <w:t xml:space="preserve"> </w:t>
      </w:r>
      <w:r w:rsidRPr="00C933C2">
        <w:rPr>
          <w:b/>
        </w:rPr>
        <w:t>27</w:t>
      </w:r>
      <w:r w:rsidRPr="00C933C2">
        <w:t>, 28-36.</w:t>
      </w:r>
    </w:p>
    <w:p w14:paraId="5D81C87D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lastRenderedPageBreak/>
        <w:t>[85]</w:t>
      </w:r>
      <w:r w:rsidRPr="00C933C2">
        <w:tab/>
      </w:r>
      <w:proofErr w:type="spellStart"/>
      <w:r w:rsidRPr="00C933C2">
        <w:t>Venkatakrishnan</w:t>
      </w:r>
      <w:proofErr w:type="spellEnd"/>
      <w:r w:rsidRPr="00C933C2">
        <w:t xml:space="preserve"> A, Banquet JP, </w:t>
      </w:r>
      <w:proofErr w:type="spellStart"/>
      <w:r w:rsidRPr="00C933C2">
        <w:t>Burnod</w:t>
      </w:r>
      <w:proofErr w:type="spellEnd"/>
      <w:r w:rsidRPr="00C933C2">
        <w:t xml:space="preserve"> Y, Contreras-</w:t>
      </w:r>
      <w:proofErr w:type="spellStart"/>
      <w:r w:rsidRPr="00C933C2">
        <w:t>vidal</w:t>
      </w:r>
      <w:proofErr w:type="spellEnd"/>
      <w:r w:rsidRPr="00C933C2">
        <w:t xml:space="preserve"> JL (2011) Parkinson's disease differentially affects adaptation to gradual as compared to sudden visuomotor distortions. </w:t>
      </w:r>
      <w:r w:rsidRPr="00C933C2">
        <w:rPr>
          <w:i/>
        </w:rPr>
        <w:t>Hum Mov Sci</w:t>
      </w:r>
      <w:r w:rsidRPr="00C933C2">
        <w:t xml:space="preserve"> </w:t>
      </w:r>
      <w:r w:rsidRPr="00C933C2">
        <w:rPr>
          <w:b/>
        </w:rPr>
        <w:t>30</w:t>
      </w:r>
      <w:r w:rsidRPr="00C933C2">
        <w:t>, 760-769.</w:t>
      </w:r>
    </w:p>
    <w:p w14:paraId="1766FDB9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86]</w:t>
      </w:r>
      <w:r w:rsidRPr="00C933C2">
        <w:tab/>
      </w:r>
      <w:proofErr w:type="spellStart"/>
      <w:r w:rsidRPr="00C933C2">
        <w:t>Verschueren</w:t>
      </w:r>
      <w:proofErr w:type="spellEnd"/>
      <w:r w:rsidRPr="00C933C2">
        <w:t xml:space="preserve"> SM, </w:t>
      </w:r>
      <w:proofErr w:type="spellStart"/>
      <w:r w:rsidRPr="00C933C2">
        <w:t>Swinnen</w:t>
      </w:r>
      <w:proofErr w:type="spellEnd"/>
      <w:r w:rsidRPr="00C933C2">
        <w:t xml:space="preserve"> SP, Dom R, De </w:t>
      </w:r>
      <w:proofErr w:type="spellStart"/>
      <w:r w:rsidRPr="00C933C2">
        <w:t>Weerdt</w:t>
      </w:r>
      <w:proofErr w:type="spellEnd"/>
      <w:r w:rsidRPr="00C933C2">
        <w:t xml:space="preserve"> W (1997) Interlimb coordination in patients with Parkinson's disease: motor learning deficits and the importance of augmented information feedback. </w:t>
      </w:r>
      <w:r w:rsidRPr="00C933C2">
        <w:rPr>
          <w:i/>
        </w:rPr>
        <w:t>Exp Brain Res</w:t>
      </w:r>
      <w:r w:rsidRPr="00C933C2">
        <w:t xml:space="preserve"> </w:t>
      </w:r>
      <w:r w:rsidRPr="00C933C2">
        <w:rPr>
          <w:b/>
        </w:rPr>
        <w:t>113</w:t>
      </w:r>
      <w:r w:rsidRPr="00C933C2">
        <w:t>, 497-508.</w:t>
      </w:r>
    </w:p>
    <w:p w14:paraId="24029211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87]</w:t>
      </w:r>
      <w:r w:rsidRPr="00C933C2">
        <w:tab/>
        <w:t xml:space="preserve">Weiner MJ, Hallett M, </w:t>
      </w:r>
      <w:proofErr w:type="spellStart"/>
      <w:r w:rsidRPr="00C933C2">
        <w:t>Funkenstein</w:t>
      </w:r>
      <w:proofErr w:type="spellEnd"/>
      <w:r w:rsidRPr="00C933C2">
        <w:t xml:space="preserve"> HH (1983) Adaptation to lateral displacement of vision in patients with lesions of the central nervous system. </w:t>
      </w:r>
      <w:r w:rsidRPr="00C933C2">
        <w:rPr>
          <w:i/>
        </w:rPr>
        <w:t>Neurology</w:t>
      </w:r>
      <w:r w:rsidRPr="00C933C2">
        <w:t xml:space="preserve"> </w:t>
      </w:r>
      <w:r w:rsidRPr="00C933C2">
        <w:rPr>
          <w:b/>
        </w:rPr>
        <w:t>33</w:t>
      </w:r>
      <w:r w:rsidRPr="00C933C2">
        <w:t>, 766.</w:t>
      </w:r>
    </w:p>
    <w:p w14:paraId="7D4DCFF6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88]</w:t>
      </w:r>
      <w:r w:rsidRPr="00C933C2">
        <w:tab/>
      </w:r>
      <w:proofErr w:type="spellStart"/>
      <w:r w:rsidRPr="00C933C2">
        <w:t>Werheid</w:t>
      </w:r>
      <w:proofErr w:type="spellEnd"/>
      <w:r w:rsidRPr="00C933C2">
        <w:t xml:space="preserve"> K, </w:t>
      </w:r>
      <w:proofErr w:type="spellStart"/>
      <w:r w:rsidRPr="00C933C2">
        <w:t>Ziessler</w:t>
      </w:r>
      <w:proofErr w:type="spellEnd"/>
      <w:r w:rsidRPr="00C933C2">
        <w:t xml:space="preserve"> M, </w:t>
      </w:r>
      <w:proofErr w:type="spellStart"/>
      <w:r w:rsidRPr="00C933C2">
        <w:t>Nattkemper</w:t>
      </w:r>
      <w:proofErr w:type="spellEnd"/>
      <w:r w:rsidRPr="00C933C2">
        <w:t xml:space="preserve"> D, von </w:t>
      </w:r>
      <w:proofErr w:type="spellStart"/>
      <w:r w:rsidRPr="00C933C2">
        <w:t>Cramon</w:t>
      </w:r>
      <w:proofErr w:type="spellEnd"/>
      <w:r w:rsidRPr="00C933C2">
        <w:t xml:space="preserve"> DY (2003) Sequence learning in Parkinson's disease: The effect of spatial stimulus-response compatibility. </w:t>
      </w:r>
      <w:r w:rsidRPr="00C933C2">
        <w:rPr>
          <w:i/>
        </w:rPr>
        <w:t xml:space="preserve">Brain </w:t>
      </w:r>
      <w:proofErr w:type="spellStart"/>
      <w:r w:rsidRPr="00C933C2">
        <w:rPr>
          <w:i/>
        </w:rPr>
        <w:t>Cogn</w:t>
      </w:r>
      <w:proofErr w:type="spellEnd"/>
      <w:r w:rsidRPr="00C933C2">
        <w:t xml:space="preserve"> </w:t>
      </w:r>
      <w:r w:rsidRPr="00C933C2">
        <w:rPr>
          <w:b/>
        </w:rPr>
        <w:t>52</w:t>
      </w:r>
      <w:r w:rsidRPr="00C933C2">
        <w:t>, 239-249.</w:t>
      </w:r>
    </w:p>
    <w:p w14:paraId="4CC9B018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89]</w:t>
      </w:r>
      <w:r w:rsidRPr="00C933C2">
        <w:tab/>
      </w:r>
      <w:proofErr w:type="spellStart"/>
      <w:r w:rsidRPr="00C933C2">
        <w:t>Westwater</w:t>
      </w:r>
      <w:proofErr w:type="spellEnd"/>
      <w:r w:rsidRPr="00C933C2">
        <w:t xml:space="preserve"> H, McDowall J, </w:t>
      </w:r>
      <w:proofErr w:type="spellStart"/>
      <w:r w:rsidRPr="00C933C2">
        <w:t>Siegert</w:t>
      </w:r>
      <w:proofErr w:type="spellEnd"/>
      <w:r w:rsidRPr="00C933C2">
        <w:t xml:space="preserve"> R, Mossman S, Abernethy D (1998) Implicit learning in Parkinson's disease: Evidence from a verbal version of the serial reaction time task. </w:t>
      </w:r>
      <w:r w:rsidRPr="00C933C2">
        <w:rPr>
          <w:i/>
        </w:rPr>
        <w:t xml:space="preserve">J Clin Exp </w:t>
      </w:r>
      <w:proofErr w:type="spellStart"/>
      <w:r w:rsidRPr="00C933C2">
        <w:rPr>
          <w:i/>
        </w:rPr>
        <w:t>Neuropsychol</w:t>
      </w:r>
      <w:proofErr w:type="spellEnd"/>
      <w:r w:rsidRPr="00C933C2">
        <w:t xml:space="preserve"> </w:t>
      </w:r>
      <w:r w:rsidRPr="00C933C2">
        <w:rPr>
          <w:b/>
        </w:rPr>
        <w:t>20</w:t>
      </w:r>
      <w:r w:rsidRPr="00C933C2">
        <w:t>, 413-418.</w:t>
      </w:r>
    </w:p>
    <w:p w14:paraId="23BDBEDC" w14:textId="2D210C5B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90]</w:t>
      </w:r>
      <w:r w:rsidRPr="00C933C2">
        <w:tab/>
      </w:r>
      <w:proofErr w:type="spellStart"/>
      <w:r w:rsidRPr="00C933C2">
        <w:t>Wieczorek</w:t>
      </w:r>
      <w:proofErr w:type="spellEnd"/>
      <w:r w:rsidRPr="00C933C2">
        <w:t xml:space="preserve"> D, </w:t>
      </w:r>
      <w:proofErr w:type="spellStart"/>
      <w:r w:rsidRPr="00C933C2">
        <w:t>Sławek</w:t>
      </w:r>
      <w:proofErr w:type="spellEnd"/>
      <w:r w:rsidRPr="00C933C2">
        <w:t xml:space="preserve"> J, </w:t>
      </w:r>
      <w:proofErr w:type="spellStart"/>
      <w:r w:rsidRPr="00C933C2">
        <w:t>Białkowska</w:t>
      </w:r>
      <w:proofErr w:type="spellEnd"/>
      <w:r w:rsidRPr="00C933C2">
        <w:t xml:space="preserve"> M, </w:t>
      </w:r>
      <w:proofErr w:type="spellStart"/>
      <w:r w:rsidRPr="00C933C2">
        <w:t>Dziadkiewicz</w:t>
      </w:r>
      <w:proofErr w:type="spellEnd"/>
      <w:r w:rsidRPr="00C933C2">
        <w:t xml:space="preserve"> A, </w:t>
      </w:r>
      <w:proofErr w:type="spellStart"/>
      <w:r w:rsidRPr="00C933C2">
        <w:t>Sitek</w:t>
      </w:r>
      <w:proofErr w:type="spellEnd"/>
      <w:r w:rsidRPr="00C933C2">
        <w:t xml:space="preserve"> EJ (2011) Sequence learning and multi-step activity impairment in </w:t>
      </w:r>
      <w:r w:rsidR="00D26E06" w:rsidRPr="00C933C2">
        <w:t>Parkinson’s</w:t>
      </w:r>
      <w:r w:rsidRPr="00C933C2">
        <w:t xml:space="preserve"> disease. </w:t>
      </w:r>
      <w:r w:rsidRPr="00C933C2">
        <w:rPr>
          <w:i/>
        </w:rPr>
        <w:t xml:space="preserve">Acta </w:t>
      </w:r>
      <w:proofErr w:type="spellStart"/>
      <w:r w:rsidRPr="00C933C2">
        <w:rPr>
          <w:i/>
        </w:rPr>
        <w:t>Neuropsychol</w:t>
      </w:r>
      <w:proofErr w:type="spellEnd"/>
      <w:r w:rsidRPr="00C933C2">
        <w:t xml:space="preserve"> </w:t>
      </w:r>
      <w:r w:rsidRPr="00C933C2">
        <w:rPr>
          <w:b/>
        </w:rPr>
        <w:t>9</w:t>
      </w:r>
      <w:r w:rsidRPr="00C933C2">
        <w:t>, 303-312.</w:t>
      </w:r>
    </w:p>
    <w:p w14:paraId="561AB563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91]</w:t>
      </w:r>
      <w:r w:rsidRPr="00C933C2">
        <w:tab/>
        <w:t xml:space="preserve">Wilkinson L, Khan Z, </w:t>
      </w:r>
      <w:proofErr w:type="spellStart"/>
      <w:r w:rsidRPr="00C933C2">
        <w:t>Jahanshahi</w:t>
      </w:r>
      <w:proofErr w:type="spellEnd"/>
      <w:r w:rsidRPr="00C933C2">
        <w:t xml:space="preserve"> M (2009) The role of the basal ganglia and its cortical connections in sequence learning: Evidence from implicit and explicit sequence learning in Parkinson's disease. </w:t>
      </w:r>
      <w:proofErr w:type="spellStart"/>
      <w:r w:rsidRPr="00C933C2">
        <w:rPr>
          <w:i/>
        </w:rPr>
        <w:t>Neuropsychologia</w:t>
      </w:r>
      <w:proofErr w:type="spellEnd"/>
      <w:r w:rsidRPr="00C933C2">
        <w:t xml:space="preserve"> </w:t>
      </w:r>
      <w:r w:rsidRPr="00C933C2">
        <w:rPr>
          <w:b/>
        </w:rPr>
        <w:t>47</w:t>
      </w:r>
      <w:r w:rsidRPr="00C933C2">
        <w:t>, 2564-2573.</w:t>
      </w:r>
    </w:p>
    <w:p w14:paraId="6CC4EC67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92]</w:t>
      </w:r>
      <w:r w:rsidRPr="00C933C2">
        <w:tab/>
        <w:t xml:space="preserve">Wu T, Hallett M (2005) A functional MRI study of automatic movements in patients with Parkinson's disease. </w:t>
      </w:r>
      <w:r w:rsidRPr="00C933C2">
        <w:rPr>
          <w:i/>
        </w:rPr>
        <w:t>Brain</w:t>
      </w:r>
      <w:r w:rsidRPr="00C933C2">
        <w:t xml:space="preserve"> </w:t>
      </w:r>
      <w:r w:rsidRPr="00C933C2">
        <w:rPr>
          <w:b/>
        </w:rPr>
        <w:t>128</w:t>
      </w:r>
      <w:r w:rsidRPr="00C933C2">
        <w:t>, 2250-2259.</w:t>
      </w:r>
    </w:p>
    <w:p w14:paraId="0E45C2CE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93]</w:t>
      </w:r>
      <w:r w:rsidRPr="00C933C2">
        <w:tab/>
        <w:t xml:space="preserve">Wu T, Hallett M (2008) Neural correlates of dual task performance in patients with Parkinson's disease. </w:t>
      </w:r>
      <w:r w:rsidRPr="00C933C2">
        <w:rPr>
          <w:i/>
        </w:rPr>
        <w:t xml:space="preserve">J Neurol </w:t>
      </w:r>
      <w:proofErr w:type="spellStart"/>
      <w:r w:rsidRPr="00C933C2">
        <w:rPr>
          <w:i/>
        </w:rPr>
        <w:t>Neurosurg</w:t>
      </w:r>
      <w:proofErr w:type="spellEnd"/>
      <w:r w:rsidRPr="00C933C2">
        <w:rPr>
          <w:i/>
        </w:rPr>
        <w:t xml:space="preserve"> Psychiatry</w:t>
      </w:r>
      <w:r w:rsidRPr="00C933C2">
        <w:t xml:space="preserve"> </w:t>
      </w:r>
      <w:r w:rsidRPr="00C933C2">
        <w:rPr>
          <w:b/>
        </w:rPr>
        <w:t>79</w:t>
      </w:r>
      <w:r w:rsidRPr="00C933C2">
        <w:t>, 760-766.</w:t>
      </w:r>
    </w:p>
    <w:p w14:paraId="6447AE5B" w14:textId="003EAE78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94]</w:t>
      </w:r>
      <w:r w:rsidRPr="00C933C2">
        <w:tab/>
        <w:t xml:space="preserve">Wu T, Liu J, Zhang H, Hallett M, Zheng Z, Chan P (2015) Attention to </w:t>
      </w:r>
      <w:r w:rsidR="00E025D4" w:rsidRPr="00C933C2">
        <w:t>automatic movement</w:t>
      </w:r>
      <w:r w:rsidRPr="00C933C2">
        <w:t xml:space="preserve">s in Parkinson's </w:t>
      </w:r>
      <w:r w:rsidR="00E025D4" w:rsidRPr="00C933C2">
        <w:t>disease: modified automatic mode in the stri</w:t>
      </w:r>
      <w:r w:rsidRPr="00C933C2">
        <w:t xml:space="preserve">atum. </w:t>
      </w:r>
      <w:proofErr w:type="spellStart"/>
      <w:r w:rsidRPr="00C933C2">
        <w:rPr>
          <w:i/>
        </w:rPr>
        <w:t>Cereb</w:t>
      </w:r>
      <w:proofErr w:type="spellEnd"/>
      <w:r w:rsidRPr="00C933C2">
        <w:rPr>
          <w:i/>
        </w:rPr>
        <w:t xml:space="preserve"> Cortex</w:t>
      </w:r>
      <w:r w:rsidRPr="00C933C2">
        <w:t xml:space="preserve"> </w:t>
      </w:r>
      <w:r w:rsidRPr="00C933C2">
        <w:rPr>
          <w:b/>
        </w:rPr>
        <w:t>25</w:t>
      </w:r>
      <w:r w:rsidRPr="00C933C2">
        <w:t>, 3330-3342.</w:t>
      </w:r>
    </w:p>
    <w:p w14:paraId="5C39FDAD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95]</w:t>
      </w:r>
      <w:r w:rsidRPr="00C933C2">
        <w:tab/>
        <w:t xml:space="preserve">Wu T, Wang L, Hallett M, Li K, Chan P (2010) Neural correlates of bimanual anti-phase and in-phase movements in Parkinson's disease. </w:t>
      </w:r>
      <w:r w:rsidRPr="00C933C2">
        <w:rPr>
          <w:i/>
        </w:rPr>
        <w:t>Brain</w:t>
      </w:r>
      <w:r w:rsidRPr="00C933C2">
        <w:t xml:space="preserve"> </w:t>
      </w:r>
      <w:r w:rsidRPr="00C933C2">
        <w:rPr>
          <w:b/>
        </w:rPr>
        <w:t>133</w:t>
      </w:r>
      <w:r w:rsidRPr="00C933C2">
        <w:t>, 2394-2409.</w:t>
      </w:r>
    </w:p>
    <w:p w14:paraId="1081F620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96]</w:t>
      </w:r>
      <w:r w:rsidRPr="00C933C2">
        <w:tab/>
        <w:t xml:space="preserve">Adam JJ, van </w:t>
      </w:r>
      <w:proofErr w:type="spellStart"/>
      <w:r w:rsidRPr="00C933C2">
        <w:t>Houdt</w:t>
      </w:r>
      <w:proofErr w:type="spellEnd"/>
      <w:r w:rsidRPr="00C933C2">
        <w:t xml:space="preserve"> H, </w:t>
      </w:r>
      <w:proofErr w:type="spellStart"/>
      <w:r w:rsidRPr="00C933C2">
        <w:t>Scholtissen</w:t>
      </w:r>
      <w:proofErr w:type="spellEnd"/>
      <w:r w:rsidRPr="00C933C2">
        <w:t xml:space="preserve"> B, Visser-</w:t>
      </w:r>
      <w:proofErr w:type="spellStart"/>
      <w:r w:rsidRPr="00C933C2">
        <w:t>Vandewalle</w:t>
      </w:r>
      <w:proofErr w:type="spellEnd"/>
      <w:r w:rsidRPr="00C933C2">
        <w:t xml:space="preserve"> V, </w:t>
      </w:r>
      <w:proofErr w:type="spellStart"/>
      <w:r w:rsidRPr="00C933C2">
        <w:t>Winogrodzka</w:t>
      </w:r>
      <w:proofErr w:type="spellEnd"/>
      <w:r w:rsidRPr="00C933C2">
        <w:t xml:space="preserve"> A, </w:t>
      </w:r>
      <w:proofErr w:type="spellStart"/>
      <w:r w:rsidRPr="00C933C2">
        <w:t>Duits</w:t>
      </w:r>
      <w:proofErr w:type="spellEnd"/>
      <w:r w:rsidRPr="00C933C2">
        <w:t xml:space="preserve"> A (2011) Executive control in Parkinson's disease: Effects of dopaminergic medication and deep brain stimulation on anti-cue keypress performance. </w:t>
      </w:r>
      <w:proofErr w:type="spellStart"/>
      <w:r w:rsidRPr="00C933C2">
        <w:rPr>
          <w:i/>
        </w:rPr>
        <w:t>Neurosci</w:t>
      </w:r>
      <w:proofErr w:type="spellEnd"/>
      <w:r w:rsidRPr="00C933C2">
        <w:rPr>
          <w:i/>
        </w:rPr>
        <w:t xml:space="preserve"> Lett</w:t>
      </w:r>
      <w:r w:rsidRPr="00C933C2">
        <w:t xml:space="preserve"> </w:t>
      </w:r>
      <w:r w:rsidRPr="00C933C2">
        <w:rPr>
          <w:b/>
        </w:rPr>
        <w:t>500</w:t>
      </w:r>
      <w:r w:rsidRPr="00C933C2">
        <w:t>, 113-117.</w:t>
      </w:r>
    </w:p>
    <w:p w14:paraId="68A18B7A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97]</w:t>
      </w:r>
      <w:r w:rsidRPr="00C933C2">
        <w:tab/>
        <w:t>Arroyo-</w:t>
      </w:r>
      <w:proofErr w:type="spellStart"/>
      <w:r w:rsidRPr="00C933C2">
        <w:t>Anll</w:t>
      </w:r>
      <w:proofErr w:type="spellEnd"/>
      <w:r w:rsidRPr="00C933C2">
        <w:t xml:space="preserve"> EM, </w:t>
      </w:r>
      <w:proofErr w:type="spellStart"/>
      <w:r w:rsidRPr="00C933C2">
        <w:t>Ingrand</w:t>
      </w:r>
      <w:proofErr w:type="spellEnd"/>
      <w:r w:rsidRPr="00C933C2">
        <w:t xml:space="preserve"> P, </w:t>
      </w:r>
      <w:proofErr w:type="spellStart"/>
      <w:r w:rsidRPr="00C933C2">
        <w:t>Neau</w:t>
      </w:r>
      <w:proofErr w:type="spellEnd"/>
      <w:r w:rsidRPr="00C933C2">
        <w:t xml:space="preserve"> J-P, Gil R (2015) Procedural learning of semantic categorization in Parkinson's disease. </w:t>
      </w:r>
      <w:r w:rsidRPr="00C933C2">
        <w:rPr>
          <w:i/>
        </w:rPr>
        <w:t xml:space="preserve">J </w:t>
      </w:r>
      <w:proofErr w:type="spellStart"/>
      <w:r w:rsidRPr="00C933C2">
        <w:rPr>
          <w:i/>
        </w:rPr>
        <w:t>Alzheimers</w:t>
      </w:r>
      <w:proofErr w:type="spellEnd"/>
      <w:r w:rsidRPr="00C933C2">
        <w:rPr>
          <w:i/>
        </w:rPr>
        <w:t xml:space="preserve"> Dis</w:t>
      </w:r>
      <w:r w:rsidRPr="00C933C2">
        <w:t xml:space="preserve"> </w:t>
      </w:r>
      <w:r w:rsidRPr="00C933C2">
        <w:rPr>
          <w:b/>
        </w:rPr>
        <w:t>45</w:t>
      </w:r>
      <w:r w:rsidRPr="00C933C2">
        <w:t>, 205-216.</w:t>
      </w:r>
    </w:p>
    <w:p w14:paraId="34A12B08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lastRenderedPageBreak/>
        <w:t>[98]</w:t>
      </w:r>
      <w:r w:rsidRPr="00C933C2">
        <w:tab/>
        <w:t>Arroyo-</w:t>
      </w:r>
      <w:proofErr w:type="spellStart"/>
      <w:r w:rsidRPr="00C933C2">
        <w:t>Anllo</w:t>
      </w:r>
      <w:proofErr w:type="spellEnd"/>
      <w:r w:rsidRPr="00C933C2">
        <w:t xml:space="preserve"> EM, </w:t>
      </w:r>
      <w:proofErr w:type="spellStart"/>
      <w:r w:rsidRPr="00C933C2">
        <w:t>Ingrand</w:t>
      </w:r>
      <w:proofErr w:type="spellEnd"/>
      <w:r w:rsidRPr="00C933C2">
        <w:t xml:space="preserve"> P, </w:t>
      </w:r>
      <w:proofErr w:type="spellStart"/>
      <w:r w:rsidRPr="00C933C2">
        <w:t>Neau</w:t>
      </w:r>
      <w:proofErr w:type="spellEnd"/>
      <w:r w:rsidRPr="00C933C2">
        <w:t xml:space="preserve"> JP, </w:t>
      </w:r>
      <w:proofErr w:type="spellStart"/>
      <w:r w:rsidRPr="00C933C2">
        <w:t>Aireault</w:t>
      </w:r>
      <w:proofErr w:type="spellEnd"/>
      <w:r w:rsidRPr="00C933C2">
        <w:t xml:space="preserve"> A, Gil R (2004) Pictorial and lexical priming: Patterns of implicit memory in Alzheimer's and Parkinson's disease patients. </w:t>
      </w:r>
      <w:r w:rsidRPr="00C933C2">
        <w:rPr>
          <w:i/>
        </w:rPr>
        <w:t>EJPE</w:t>
      </w:r>
      <w:r w:rsidRPr="00C933C2">
        <w:t xml:space="preserve"> </w:t>
      </w:r>
      <w:r w:rsidRPr="00C933C2">
        <w:rPr>
          <w:b/>
        </w:rPr>
        <w:t>16</w:t>
      </w:r>
      <w:r w:rsidRPr="00C933C2">
        <w:t>, 535-553.</w:t>
      </w:r>
    </w:p>
    <w:p w14:paraId="2C36E687" w14:textId="6E3C92AA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99]</w:t>
      </w:r>
      <w:r w:rsidRPr="00C933C2">
        <w:tab/>
        <w:t xml:space="preserve">Beatty WW, Monson N (1990) Picture and </w:t>
      </w:r>
      <w:r w:rsidR="00E025D4" w:rsidRPr="00C933C2">
        <w:t>motor sequencin</w:t>
      </w:r>
      <w:r w:rsidRPr="00C933C2">
        <w:t xml:space="preserve">g in Parkinson's </w:t>
      </w:r>
      <w:r w:rsidR="00E025D4">
        <w:t>d</w:t>
      </w:r>
      <w:r w:rsidRPr="00C933C2">
        <w:t xml:space="preserve">isease. </w:t>
      </w:r>
      <w:r w:rsidRPr="00C933C2">
        <w:rPr>
          <w:i/>
        </w:rPr>
        <w:t xml:space="preserve">J </w:t>
      </w:r>
      <w:proofErr w:type="spellStart"/>
      <w:r w:rsidRPr="00C933C2">
        <w:rPr>
          <w:i/>
        </w:rPr>
        <w:t>Geriatr</w:t>
      </w:r>
      <w:proofErr w:type="spellEnd"/>
      <w:r w:rsidRPr="00C933C2">
        <w:rPr>
          <w:i/>
        </w:rPr>
        <w:t xml:space="preserve"> Psychiatry Neurol</w:t>
      </w:r>
      <w:r w:rsidRPr="00C933C2">
        <w:t xml:space="preserve"> </w:t>
      </w:r>
      <w:r w:rsidRPr="00C933C2">
        <w:rPr>
          <w:b/>
        </w:rPr>
        <w:t>3</w:t>
      </w:r>
      <w:r w:rsidRPr="00C933C2">
        <w:t>, 192-197.</w:t>
      </w:r>
    </w:p>
    <w:p w14:paraId="1C73A1B2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100]</w:t>
      </w:r>
      <w:r w:rsidRPr="00C933C2">
        <w:tab/>
      </w:r>
      <w:proofErr w:type="spellStart"/>
      <w:r w:rsidRPr="00C933C2">
        <w:t>Bellebaum</w:t>
      </w:r>
      <w:proofErr w:type="spellEnd"/>
      <w:r w:rsidRPr="00C933C2">
        <w:t xml:space="preserve"> C, Kobza S, Ferrea S, Schnitzler A, Pollok B, </w:t>
      </w:r>
      <w:proofErr w:type="spellStart"/>
      <w:r w:rsidRPr="00C933C2">
        <w:t>Südmeyer</w:t>
      </w:r>
      <w:proofErr w:type="spellEnd"/>
      <w:r w:rsidRPr="00C933C2">
        <w:t xml:space="preserve"> M (2016) Strategies in probabilistic feedback learning in Parkinson patients OFF medication. </w:t>
      </w:r>
      <w:proofErr w:type="spellStart"/>
      <w:r w:rsidRPr="00C933C2">
        <w:rPr>
          <w:i/>
        </w:rPr>
        <w:t>Neurosci</w:t>
      </w:r>
      <w:proofErr w:type="spellEnd"/>
      <w:r w:rsidRPr="00C933C2">
        <w:t xml:space="preserve"> </w:t>
      </w:r>
      <w:r w:rsidRPr="00C933C2">
        <w:rPr>
          <w:b/>
        </w:rPr>
        <w:t>320</w:t>
      </w:r>
      <w:r w:rsidRPr="00C933C2">
        <w:t>, 8-18.</w:t>
      </w:r>
    </w:p>
    <w:p w14:paraId="27FB1513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101]</w:t>
      </w:r>
      <w:r w:rsidRPr="00C933C2">
        <w:tab/>
        <w:t xml:space="preserve">Chong RK, </w:t>
      </w:r>
      <w:proofErr w:type="spellStart"/>
      <w:r w:rsidRPr="00C933C2">
        <w:t>Horak</w:t>
      </w:r>
      <w:proofErr w:type="spellEnd"/>
      <w:r w:rsidRPr="00C933C2">
        <w:t xml:space="preserve"> FB, Woollacott MH (2000) Parkinson's disease impairs the ability to change set quickly. </w:t>
      </w:r>
      <w:r w:rsidRPr="00C933C2">
        <w:rPr>
          <w:i/>
        </w:rPr>
        <w:t>J Neurol Sci</w:t>
      </w:r>
      <w:r w:rsidRPr="00C933C2">
        <w:t xml:space="preserve"> </w:t>
      </w:r>
      <w:r w:rsidRPr="00C933C2">
        <w:rPr>
          <w:b/>
        </w:rPr>
        <w:t>175</w:t>
      </w:r>
      <w:r w:rsidRPr="00C933C2">
        <w:t>, 57-70.</w:t>
      </w:r>
    </w:p>
    <w:p w14:paraId="5445F4DB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102]</w:t>
      </w:r>
      <w:r w:rsidRPr="00C933C2">
        <w:tab/>
        <w:t xml:space="preserve">De Boer C, Van Der Steen J, </w:t>
      </w:r>
      <w:proofErr w:type="spellStart"/>
      <w:r w:rsidRPr="00C933C2">
        <w:t>Mattace-Raso</w:t>
      </w:r>
      <w:proofErr w:type="spellEnd"/>
      <w:r w:rsidRPr="00C933C2">
        <w:t xml:space="preserve"> F, Boon AJW, Pel JJM (2016) The effect of neurodegeneration on visuomotor behavior in Alzheimer's disease and Parkinson's disease. </w:t>
      </w:r>
      <w:r w:rsidRPr="00C933C2">
        <w:rPr>
          <w:i/>
        </w:rPr>
        <w:t>Mot Control</w:t>
      </w:r>
      <w:r w:rsidRPr="00C933C2">
        <w:t xml:space="preserve"> </w:t>
      </w:r>
      <w:r w:rsidRPr="00C933C2">
        <w:rPr>
          <w:b/>
        </w:rPr>
        <w:t>20</w:t>
      </w:r>
      <w:r w:rsidRPr="00C933C2">
        <w:t>, 1-20.</w:t>
      </w:r>
    </w:p>
    <w:p w14:paraId="409B55FC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103]</w:t>
      </w:r>
      <w:r w:rsidRPr="00C933C2">
        <w:tab/>
      </w:r>
      <w:proofErr w:type="spellStart"/>
      <w:r w:rsidRPr="00C933C2">
        <w:t>DiFrancisco</w:t>
      </w:r>
      <w:proofErr w:type="spellEnd"/>
      <w:r w:rsidRPr="00C933C2">
        <w:t xml:space="preserve">-Donoghue J, Jung MK, Geisel P, Werner WG (2015) Learning effects of the sensory organization test as a measure of postural control and balance in Parkinson's disease. </w:t>
      </w:r>
      <w:r w:rsidRPr="00C933C2">
        <w:rPr>
          <w:i/>
        </w:rPr>
        <w:t xml:space="preserve">Parkinsonism </w:t>
      </w:r>
      <w:proofErr w:type="spellStart"/>
      <w:r w:rsidRPr="00C933C2">
        <w:rPr>
          <w:i/>
        </w:rPr>
        <w:t>Relat</w:t>
      </w:r>
      <w:proofErr w:type="spellEnd"/>
      <w:r w:rsidRPr="00C933C2">
        <w:rPr>
          <w:i/>
        </w:rPr>
        <w:t xml:space="preserve"> </w:t>
      </w:r>
      <w:proofErr w:type="spellStart"/>
      <w:r w:rsidRPr="00C933C2">
        <w:rPr>
          <w:i/>
        </w:rPr>
        <w:t>Disord</w:t>
      </w:r>
      <w:proofErr w:type="spellEnd"/>
      <w:r w:rsidRPr="00C933C2">
        <w:t xml:space="preserve"> </w:t>
      </w:r>
      <w:r w:rsidRPr="00C933C2">
        <w:rPr>
          <w:b/>
        </w:rPr>
        <w:t>21</w:t>
      </w:r>
      <w:r w:rsidRPr="00C933C2">
        <w:t>, 858-861.</w:t>
      </w:r>
    </w:p>
    <w:p w14:paraId="2335E6A2" w14:textId="08E382DF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104]</w:t>
      </w:r>
      <w:r w:rsidRPr="00C933C2">
        <w:tab/>
      </w:r>
      <w:proofErr w:type="spellStart"/>
      <w:r w:rsidRPr="00C933C2">
        <w:t>Djamshidian</w:t>
      </w:r>
      <w:proofErr w:type="spellEnd"/>
      <w:r w:rsidRPr="00C933C2">
        <w:t xml:space="preserve"> A, Jha A, O'Sullivan SS, Silveira-Moriyama L, Jacobson C, Brown P, Lees A, </w:t>
      </w:r>
      <w:proofErr w:type="spellStart"/>
      <w:r w:rsidRPr="00C933C2">
        <w:t>Averbeck</w:t>
      </w:r>
      <w:proofErr w:type="spellEnd"/>
      <w:r w:rsidRPr="00C933C2">
        <w:t xml:space="preserve"> BB (2010) Risk and </w:t>
      </w:r>
      <w:r w:rsidR="00E025D4" w:rsidRPr="00C933C2">
        <w:t xml:space="preserve">learning in impulsive and </w:t>
      </w:r>
      <w:proofErr w:type="spellStart"/>
      <w:r w:rsidR="00E025D4" w:rsidRPr="00C933C2">
        <w:t>nonimpulsive</w:t>
      </w:r>
      <w:proofErr w:type="spellEnd"/>
      <w:r w:rsidR="00E025D4" w:rsidRPr="00C933C2">
        <w:t xml:space="preserve"> patients with </w:t>
      </w:r>
      <w:r w:rsidRPr="00C933C2">
        <w:t xml:space="preserve">Parkinson's </w:t>
      </w:r>
      <w:r w:rsidR="00E025D4">
        <w:t>d</w:t>
      </w:r>
      <w:r w:rsidRPr="00C933C2">
        <w:t xml:space="preserve">isease. </w:t>
      </w:r>
      <w:r w:rsidRPr="00C933C2">
        <w:rPr>
          <w:i/>
        </w:rPr>
        <w:t xml:space="preserve">Mov </w:t>
      </w:r>
      <w:proofErr w:type="spellStart"/>
      <w:r w:rsidRPr="00C933C2">
        <w:rPr>
          <w:i/>
        </w:rPr>
        <w:t>Disord</w:t>
      </w:r>
      <w:proofErr w:type="spellEnd"/>
      <w:r w:rsidRPr="00C933C2">
        <w:t xml:space="preserve"> </w:t>
      </w:r>
      <w:r w:rsidRPr="00C933C2">
        <w:rPr>
          <w:b/>
        </w:rPr>
        <w:t>25</w:t>
      </w:r>
      <w:r w:rsidRPr="00C933C2">
        <w:t>, 2203-2210.</w:t>
      </w:r>
    </w:p>
    <w:p w14:paraId="7EC0F050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105]</w:t>
      </w:r>
      <w:r w:rsidRPr="00C933C2">
        <w:tab/>
      </w:r>
      <w:proofErr w:type="spellStart"/>
      <w:r w:rsidRPr="00C933C2">
        <w:t>Filoteo</w:t>
      </w:r>
      <w:proofErr w:type="spellEnd"/>
      <w:r w:rsidRPr="00C933C2">
        <w:t xml:space="preserve"> JV, Salmon DP, Maddox WT, Song DD (2005) Information-integration category learning in patients with striatal dysfunction. </w:t>
      </w:r>
      <w:proofErr w:type="spellStart"/>
      <w:r w:rsidRPr="00C933C2">
        <w:rPr>
          <w:i/>
        </w:rPr>
        <w:t>Neuropsychol</w:t>
      </w:r>
      <w:proofErr w:type="spellEnd"/>
      <w:r w:rsidRPr="00C933C2">
        <w:t xml:space="preserve"> </w:t>
      </w:r>
      <w:r w:rsidRPr="00C933C2">
        <w:rPr>
          <w:b/>
        </w:rPr>
        <w:t>19</w:t>
      </w:r>
      <w:r w:rsidRPr="00C933C2">
        <w:t>, 212-222.</w:t>
      </w:r>
    </w:p>
    <w:p w14:paraId="79E98FE7" w14:textId="14E0551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106]</w:t>
      </w:r>
      <w:r w:rsidRPr="00C933C2">
        <w:tab/>
        <w:t xml:space="preserve">Grogan JP, </w:t>
      </w:r>
      <w:proofErr w:type="spellStart"/>
      <w:r w:rsidRPr="00C933C2">
        <w:t>Tsivos</w:t>
      </w:r>
      <w:proofErr w:type="spellEnd"/>
      <w:r w:rsidRPr="00C933C2">
        <w:t xml:space="preserve"> D, Smith L, Knight BE, </w:t>
      </w:r>
      <w:proofErr w:type="spellStart"/>
      <w:r w:rsidRPr="00C933C2">
        <w:t>Bogacz</w:t>
      </w:r>
      <w:proofErr w:type="spellEnd"/>
      <w:r w:rsidRPr="00C933C2">
        <w:t xml:space="preserve"> R, </w:t>
      </w:r>
      <w:proofErr w:type="spellStart"/>
      <w:r w:rsidRPr="00C933C2">
        <w:t>Whone</w:t>
      </w:r>
      <w:proofErr w:type="spellEnd"/>
      <w:r w:rsidRPr="00C933C2">
        <w:t xml:space="preserve"> A, </w:t>
      </w:r>
      <w:proofErr w:type="spellStart"/>
      <w:r w:rsidRPr="00C933C2">
        <w:t>Coulthard</w:t>
      </w:r>
      <w:proofErr w:type="spellEnd"/>
      <w:r w:rsidRPr="00C933C2">
        <w:t xml:space="preserve"> EJ (2017) Effects of dopamine on reinforcement learning and consolidation in Parkinson's disease. </w:t>
      </w:r>
      <w:proofErr w:type="spellStart"/>
      <w:r w:rsidRPr="00C933C2">
        <w:rPr>
          <w:i/>
        </w:rPr>
        <w:t>Elife</w:t>
      </w:r>
      <w:proofErr w:type="spellEnd"/>
      <w:r w:rsidRPr="00C933C2">
        <w:t xml:space="preserve"> </w:t>
      </w:r>
      <w:r w:rsidRPr="00C933C2">
        <w:rPr>
          <w:b/>
        </w:rPr>
        <w:t>6</w:t>
      </w:r>
      <w:r w:rsidR="00E025D4">
        <w:t xml:space="preserve">, </w:t>
      </w:r>
      <w:r w:rsidR="00E025D4" w:rsidRPr="00E025D4">
        <w:t>e26801</w:t>
      </w:r>
      <w:r w:rsidR="00E025D4">
        <w:t>.</w:t>
      </w:r>
    </w:p>
    <w:p w14:paraId="65217B3E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107]</w:t>
      </w:r>
      <w:r w:rsidRPr="00C933C2">
        <w:tab/>
        <w:t xml:space="preserve">Hodgson TL, Sumner P, </w:t>
      </w:r>
      <w:proofErr w:type="spellStart"/>
      <w:r w:rsidRPr="00C933C2">
        <w:t>Molyva</w:t>
      </w:r>
      <w:proofErr w:type="spellEnd"/>
      <w:r w:rsidRPr="00C933C2">
        <w:t xml:space="preserve"> D, Sheridan R, Kennard C (2013) Learning and switching between stimulus-saccade associations in Parkinson's disease. </w:t>
      </w:r>
      <w:proofErr w:type="spellStart"/>
      <w:r w:rsidRPr="00C933C2">
        <w:rPr>
          <w:i/>
        </w:rPr>
        <w:t>Neuropsychologia</w:t>
      </w:r>
      <w:proofErr w:type="spellEnd"/>
      <w:r w:rsidRPr="00C933C2">
        <w:t xml:space="preserve"> </w:t>
      </w:r>
      <w:r w:rsidRPr="00C933C2">
        <w:rPr>
          <w:b/>
        </w:rPr>
        <w:t>51</w:t>
      </w:r>
      <w:r w:rsidRPr="00C933C2">
        <w:t>, 1350-1360.</w:t>
      </w:r>
    </w:p>
    <w:p w14:paraId="4A356FA7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108]</w:t>
      </w:r>
      <w:r w:rsidRPr="00C933C2">
        <w:tab/>
        <w:t xml:space="preserve">Huang P, Tan YY, Liu DQ, </w:t>
      </w:r>
      <w:proofErr w:type="spellStart"/>
      <w:r w:rsidRPr="00C933C2">
        <w:t>Herzallah</w:t>
      </w:r>
      <w:proofErr w:type="spellEnd"/>
      <w:r w:rsidRPr="00C933C2">
        <w:t xml:space="preserve"> MM, </w:t>
      </w:r>
      <w:proofErr w:type="spellStart"/>
      <w:r w:rsidRPr="00C933C2">
        <w:t>Lapidow</w:t>
      </w:r>
      <w:proofErr w:type="spellEnd"/>
      <w:r w:rsidRPr="00C933C2">
        <w:t xml:space="preserve"> E, Wang Y, Zang YF, Gluck MA, Chen SD (2017) Motor-symptom laterality affects acquisition in Parkinson's disease: A cognitive and functional magnetic resonance imaging study. </w:t>
      </w:r>
      <w:r w:rsidRPr="00C933C2">
        <w:rPr>
          <w:i/>
        </w:rPr>
        <w:t xml:space="preserve">Mov </w:t>
      </w:r>
      <w:proofErr w:type="spellStart"/>
      <w:r w:rsidRPr="00C933C2">
        <w:rPr>
          <w:i/>
        </w:rPr>
        <w:t>Disord</w:t>
      </w:r>
      <w:proofErr w:type="spellEnd"/>
      <w:r w:rsidRPr="00C933C2">
        <w:t xml:space="preserve"> </w:t>
      </w:r>
      <w:r w:rsidRPr="00C933C2">
        <w:rPr>
          <w:b/>
        </w:rPr>
        <w:t>32</w:t>
      </w:r>
      <w:r w:rsidRPr="00C933C2">
        <w:t>, 1047-1055.</w:t>
      </w:r>
    </w:p>
    <w:p w14:paraId="62D9A7B9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109]</w:t>
      </w:r>
      <w:r w:rsidRPr="00C933C2">
        <w:tab/>
        <w:t xml:space="preserve">Myers CE, </w:t>
      </w:r>
      <w:proofErr w:type="spellStart"/>
      <w:r w:rsidRPr="00C933C2">
        <w:t>Shohamy</w:t>
      </w:r>
      <w:proofErr w:type="spellEnd"/>
      <w:r w:rsidRPr="00C933C2">
        <w:t xml:space="preserve"> D, Gluck MA, Grossman S, Kluger A, Ferris S, </w:t>
      </w:r>
      <w:proofErr w:type="spellStart"/>
      <w:r w:rsidRPr="00C933C2">
        <w:t>Golomb</w:t>
      </w:r>
      <w:proofErr w:type="spellEnd"/>
      <w:r w:rsidRPr="00C933C2">
        <w:t xml:space="preserve"> J, </w:t>
      </w:r>
      <w:proofErr w:type="spellStart"/>
      <w:r w:rsidRPr="00C933C2">
        <w:t>Schnirman</w:t>
      </w:r>
      <w:proofErr w:type="spellEnd"/>
      <w:r w:rsidRPr="00C933C2">
        <w:t xml:space="preserve"> G, Schwartz R (2003) Dissociating hippocampal versus basal ganglia contributions to learning and transfer. </w:t>
      </w:r>
      <w:r w:rsidRPr="00C933C2">
        <w:rPr>
          <w:i/>
        </w:rPr>
        <w:t xml:space="preserve">J </w:t>
      </w:r>
      <w:proofErr w:type="spellStart"/>
      <w:r w:rsidRPr="00C933C2">
        <w:rPr>
          <w:i/>
        </w:rPr>
        <w:t>Cogn</w:t>
      </w:r>
      <w:proofErr w:type="spellEnd"/>
      <w:r w:rsidRPr="00C933C2">
        <w:rPr>
          <w:i/>
        </w:rPr>
        <w:t xml:space="preserve"> </w:t>
      </w:r>
      <w:proofErr w:type="spellStart"/>
      <w:r w:rsidRPr="00C933C2">
        <w:rPr>
          <w:i/>
        </w:rPr>
        <w:t>Neurosci</w:t>
      </w:r>
      <w:proofErr w:type="spellEnd"/>
      <w:r w:rsidRPr="00C933C2">
        <w:t xml:space="preserve"> </w:t>
      </w:r>
      <w:r w:rsidRPr="00C933C2">
        <w:rPr>
          <w:b/>
        </w:rPr>
        <w:t>15</w:t>
      </w:r>
      <w:r w:rsidRPr="00C933C2">
        <w:t>, 185-193.</w:t>
      </w:r>
    </w:p>
    <w:p w14:paraId="6548BE78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lastRenderedPageBreak/>
        <w:t>[110]</w:t>
      </w:r>
      <w:r w:rsidRPr="00C933C2">
        <w:tab/>
        <w:t xml:space="preserve">Oishi MM, </w:t>
      </w:r>
      <w:proofErr w:type="spellStart"/>
      <w:r w:rsidRPr="00C933C2">
        <w:t>TalebiFard</w:t>
      </w:r>
      <w:proofErr w:type="spellEnd"/>
      <w:r w:rsidRPr="00C933C2">
        <w:t xml:space="preserve"> P, McKeown MJ (2011) Assessing manual pursuit tracking in Parkinson's disease via linear dynamical systems. </w:t>
      </w:r>
      <w:r w:rsidRPr="00C933C2">
        <w:rPr>
          <w:i/>
        </w:rPr>
        <w:t xml:space="preserve">Ann Biomed </w:t>
      </w:r>
      <w:proofErr w:type="spellStart"/>
      <w:r w:rsidRPr="00C933C2">
        <w:rPr>
          <w:i/>
        </w:rPr>
        <w:t>Eng</w:t>
      </w:r>
      <w:proofErr w:type="spellEnd"/>
      <w:r w:rsidRPr="00C933C2">
        <w:t xml:space="preserve"> </w:t>
      </w:r>
      <w:r w:rsidRPr="00C933C2">
        <w:rPr>
          <w:b/>
        </w:rPr>
        <w:t>39</w:t>
      </w:r>
      <w:r w:rsidRPr="00C933C2">
        <w:t>, 2263-2273.</w:t>
      </w:r>
    </w:p>
    <w:p w14:paraId="2045F75D" w14:textId="54E5C886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111]</w:t>
      </w:r>
      <w:r w:rsidRPr="00C933C2">
        <w:tab/>
        <w:t xml:space="preserve">Oishi MMK, </w:t>
      </w:r>
      <w:proofErr w:type="spellStart"/>
      <w:r w:rsidRPr="00C933C2">
        <w:t>Ashoori</w:t>
      </w:r>
      <w:proofErr w:type="spellEnd"/>
      <w:r w:rsidRPr="00C933C2">
        <w:t xml:space="preserve"> A, McKeown MJ, </w:t>
      </w:r>
      <w:proofErr w:type="spellStart"/>
      <w:r w:rsidRPr="00C933C2">
        <w:t>Ieee</w:t>
      </w:r>
      <w:proofErr w:type="spellEnd"/>
      <w:r w:rsidRPr="00C933C2">
        <w:t xml:space="preserve"> (2010) Mode </w:t>
      </w:r>
      <w:r w:rsidR="00E025D4" w:rsidRPr="00C933C2">
        <w:t>detection in switched pursuit tracking tasks: hybrid estimation to measure performance</w:t>
      </w:r>
      <w:r w:rsidRPr="00C933C2">
        <w:t xml:space="preserve"> in Parkinson's </w:t>
      </w:r>
      <w:r w:rsidR="00E025D4">
        <w:t>d</w:t>
      </w:r>
      <w:r w:rsidRPr="00C933C2">
        <w:t>isease</w:t>
      </w:r>
      <w:r w:rsidR="00E025D4">
        <w:t>.</w:t>
      </w:r>
      <w:r w:rsidRPr="00C933C2">
        <w:t xml:space="preserve"> In </w:t>
      </w:r>
      <w:r w:rsidRPr="00C933C2">
        <w:rPr>
          <w:i/>
        </w:rPr>
        <w:t>49th IEEE CDC</w:t>
      </w:r>
      <w:r w:rsidRPr="00C933C2">
        <w:t>, pp. 2124-2130.</w:t>
      </w:r>
    </w:p>
    <w:p w14:paraId="06110416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112]</w:t>
      </w:r>
      <w:r w:rsidRPr="00C933C2">
        <w:tab/>
      </w:r>
      <w:proofErr w:type="spellStart"/>
      <w:r w:rsidRPr="00C933C2">
        <w:t>Roncacci</w:t>
      </w:r>
      <w:proofErr w:type="spellEnd"/>
      <w:r w:rsidRPr="00C933C2">
        <w:t xml:space="preserve"> S, </w:t>
      </w:r>
      <w:proofErr w:type="spellStart"/>
      <w:r w:rsidRPr="00C933C2">
        <w:t>Troisi</w:t>
      </w:r>
      <w:proofErr w:type="spellEnd"/>
      <w:r w:rsidRPr="00C933C2">
        <w:t xml:space="preserve"> E, </w:t>
      </w:r>
      <w:proofErr w:type="spellStart"/>
      <w:r w:rsidRPr="00C933C2">
        <w:t>Carlesimo</w:t>
      </w:r>
      <w:proofErr w:type="spellEnd"/>
      <w:r w:rsidRPr="00C933C2">
        <w:t xml:space="preserve"> GA, </w:t>
      </w:r>
      <w:proofErr w:type="spellStart"/>
      <w:r w:rsidRPr="00C933C2">
        <w:t>Nocentini</w:t>
      </w:r>
      <w:proofErr w:type="spellEnd"/>
      <w:r w:rsidRPr="00C933C2">
        <w:t xml:space="preserve"> U, </w:t>
      </w:r>
      <w:proofErr w:type="spellStart"/>
      <w:r w:rsidRPr="00C933C2">
        <w:t>Caltagirone</w:t>
      </w:r>
      <w:proofErr w:type="spellEnd"/>
      <w:r w:rsidRPr="00C933C2">
        <w:t xml:space="preserve"> C (1996) Implicit memory in Parkinsonian patients: Evidence for deficient skill learning. </w:t>
      </w:r>
      <w:proofErr w:type="spellStart"/>
      <w:r w:rsidRPr="00C933C2">
        <w:rPr>
          <w:i/>
        </w:rPr>
        <w:t>Eur</w:t>
      </w:r>
      <w:proofErr w:type="spellEnd"/>
      <w:r w:rsidRPr="00C933C2">
        <w:rPr>
          <w:i/>
        </w:rPr>
        <w:t xml:space="preserve"> Neurol</w:t>
      </w:r>
      <w:r w:rsidRPr="00C933C2">
        <w:t xml:space="preserve"> </w:t>
      </w:r>
      <w:r w:rsidRPr="00C933C2">
        <w:rPr>
          <w:b/>
        </w:rPr>
        <w:t>36</w:t>
      </w:r>
      <w:r w:rsidRPr="00C933C2">
        <w:t>, 154-159.</w:t>
      </w:r>
    </w:p>
    <w:p w14:paraId="71061505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113]</w:t>
      </w:r>
      <w:r w:rsidRPr="00C933C2">
        <w:tab/>
        <w:t xml:space="preserve">Vakil E, </w:t>
      </w:r>
      <w:proofErr w:type="spellStart"/>
      <w:r w:rsidRPr="00C933C2">
        <w:t>Herishanu</w:t>
      </w:r>
      <w:proofErr w:type="spellEnd"/>
      <w:r w:rsidRPr="00C933C2">
        <w:t xml:space="preserve">-Naaman S (1998) Declarative and procedural learning in Parkinson's disease patients having tremor or bradykinesia as the predominant symptom. </w:t>
      </w:r>
      <w:r w:rsidRPr="00C933C2">
        <w:rPr>
          <w:i/>
        </w:rPr>
        <w:t>Cortex</w:t>
      </w:r>
      <w:r w:rsidRPr="00C933C2">
        <w:t xml:space="preserve"> </w:t>
      </w:r>
      <w:r w:rsidRPr="00C933C2">
        <w:rPr>
          <w:b/>
        </w:rPr>
        <w:t>34</w:t>
      </w:r>
      <w:r w:rsidRPr="00C933C2">
        <w:t>, 611-620.</w:t>
      </w:r>
    </w:p>
    <w:p w14:paraId="718D003A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114]</w:t>
      </w:r>
      <w:r w:rsidRPr="00C933C2">
        <w:tab/>
      </w:r>
      <w:proofErr w:type="spellStart"/>
      <w:r w:rsidRPr="00C933C2">
        <w:t>Zokaei</w:t>
      </w:r>
      <w:proofErr w:type="spellEnd"/>
      <w:r w:rsidRPr="00C933C2">
        <w:t xml:space="preserve"> N, </w:t>
      </w:r>
      <w:proofErr w:type="spellStart"/>
      <w:r w:rsidRPr="00C933C2">
        <w:t>Sillence</w:t>
      </w:r>
      <w:proofErr w:type="spellEnd"/>
      <w:r w:rsidRPr="00C933C2">
        <w:t xml:space="preserve"> A, </w:t>
      </w:r>
      <w:proofErr w:type="spellStart"/>
      <w:r w:rsidRPr="00C933C2">
        <w:t>Kienast</w:t>
      </w:r>
      <w:proofErr w:type="spellEnd"/>
      <w:r w:rsidRPr="00C933C2">
        <w:t xml:space="preserve"> A, Drew D, Plant O, </w:t>
      </w:r>
      <w:proofErr w:type="spellStart"/>
      <w:r w:rsidRPr="00C933C2">
        <w:t>Slavkova</w:t>
      </w:r>
      <w:proofErr w:type="spellEnd"/>
      <w:r w:rsidRPr="00C933C2">
        <w:t xml:space="preserve"> E, Manohar SG, Husain M (2020) Different patterns of short-term memory deficit in Alzheimer's disease, Parkinson's </w:t>
      </w:r>
      <w:proofErr w:type="gramStart"/>
      <w:r w:rsidRPr="00C933C2">
        <w:t>disease</w:t>
      </w:r>
      <w:proofErr w:type="gramEnd"/>
      <w:r w:rsidRPr="00C933C2">
        <w:t xml:space="preserve"> and subjective cognitive impairment. </w:t>
      </w:r>
      <w:r w:rsidRPr="00C933C2">
        <w:rPr>
          <w:i/>
        </w:rPr>
        <w:t>Cortex</w:t>
      </w:r>
      <w:r w:rsidRPr="00C933C2">
        <w:t xml:space="preserve"> </w:t>
      </w:r>
      <w:r w:rsidRPr="00C933C2">
        <w:rPr>
          <w:b/>
        </w:rPr>
        <w:t>132</w:t>
      </w:r>
      <w:r w:rsidRPr="00C933C2">
        <w:t>, 41-50.</w:t>
      </w:r>
    </w:p>
    <w:p w14:paraId="6761854D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115]</w:t>
      </w:r>
      <w:r w:rsidRPr="00C933C2">
        <w:tab/>
        <w:t>Bello O, Sanchez JA, Fernandez-del-</w:t>
      </w:r>
      <w:proofErr w:type="spellStart"/>
      <w:r w:rsidRPr="00C933C2">
        <w:t>Olmo</w:t>
      </w:r>
      <w:proofErr w:type="spellEnd"/>
      <w:r w:rsidRPr="00C933C2">
        <w:t xml:space="preserve"> M (2008) Treadmill walking in Parkinson's disease patients: adaptation and generalization effect. </w:t>
      </w:r>
      <w:r w:rsidRPr="00C933C2">
        <w:rPr>
          <w:i/>
        </w:rPr>
        <w:t xml:space="preserve">Mov </w:t>
      </w:r>
      <w:proofErr w:type="spellStart"/>
      <w:r w:rsidRPr="00C933C2">
        <w:rPr>
          <w:i/>
        </w:rPr>
        <w:t>Disord</w:t>
      </w:r>
      <w:proofErr w:type="spellEnd"/>
      <w:r w:rsidRPr="00C933C2">
        <w:t xml:space="preserve"> </w:t>
      </w:r>
      <w:r w:rsidRPr="00C933C2">
        <w:rPr>
          <w:b/>
        </w:rPr>
        <w:t>23</w:t>
      </w:r>
      <w:r w:rsidRPr="00C933C2">
        <w:t>, 1243-1249.</w:t>
      </w:r>
    </w:p>
    <w:p w14:paraId="4626FBB5" w14:textId="7EFCF779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116]</w:t>
      </w:r>
      <w:r w:rsidRPr="00C933C2">
        <w:tab/>
      </w:r>
      <w:proofErr w:type="spellStart"/>
      <w:r w:rsidRPr="00C933C2">
        <w:t>Broeder</w:t>
      </w:r>
      <w:proofErr w:type="spellEnd"/>
      <w:r w:rsidRPr="00C933C2">
        <w:t xml:space="preserve"> S, </w:t>
      </w:r>
      <w:proofErr w:type="spellStart"/>
      <w:r w:rsidRPr="00C933C2">
        <w:t>Nackaerts</w:t>
      </w:r>
      <w:proofErr w:type="spellEnd"/>
      <w:r w:rsidRPr="00C933C2">
        <w:t xml:space="preserve"> E, </w:t>
      </w:r>
      <w:proofErr w:type="spellStart"/>
      <w:r w:rsidRPr="00C933C2">
        <w:t>Cuypers</w:t>
      </w:r>
      <w:proofErr w:type="spellEnd"/>
      <w:r w:rsidRPr="00C933C2">
        <w:t xml:space="preserve"> K, </w:t>
      </w:r>
      <w:proofErr w:type="spellStart"/>
      <w:r w:rsidRPr="00C933C2">
        <w:t>Meesen</w:t>
      </w:r>
      <w:proofErr w:type="spellEnd"/>
      <w:r w:rsidRPr="00C933C2">
        <w:t xml:space="preserve"> R, </w:t>
      </w:r>
      <w:proofErr w:type="spellStart"/>
      <w:r w:rsidRPr="00C933C2">
        <w:t>Verheyden</w:t>
      </w:r>
      <w:proofErr w:type="spellEnd"/>
      <w:r w:rsidRPr="00C933C2">
        <w:t xml:space="preserve"> G, </w:t>
      </w:r>
      <w:proofErr w:type="spellStart"/>
      <w:r w:rsidRPr="00C933C2">
        <w:t>Nieuwboer</w:t>
      </w:r>
      <w:proofErr w:type="spellEnd"/>
      <w:r w:rsidRPr="00C933C2">
        <w:t xml:space="preserve"> A (2019) </w:t>
      </w:r>
      <w:proofErr w:type="spellStart"/>
      <w:r w:rsidRPr="00C933C2">
        <w:t>tDCS</w:t>
      </w:r>
      <w:proofErr w:type="spellEnd"/>
      <w:r w:rsidRPr="00C933C2">
        <w:t>-</w:t>
      </w:r>
      <w:r w:rsidR="00E025D4" w:rsidRPr="00C933C2">
        <w:t>enhanced consolidation of writing skills and its associations with cortical excitability in</w:t>
      </w:r>
      <w:r w:rsidRPr="00C933C2">
        <w:t xml:space="preserve"> Parkinson </w:t>
      </w:r>
      <w:r w:rsidR="00E025D4" w:rsidRPr="00C933C2">
        <w:t>disease: a pilot stu</w:t>
      </w:r>
      <w:r w:rsidRPr="00C933C2">
        <w:t xml:space="preserve">dy. </w:t>
      </w:r>
      <w:proofErr w:type="spellStart"/>
      <w:r w:rsidRPr="00C933C2">
        <w:rPr>
          <w:i/>
        </w:rPr>
        <w:t>Neurorehabil</w:t>
      </w:r>
      <w:proofErr w:type="spellEnd"/>
      <w:r w:rsidRPr="00C933C2">
        <w:rPr>
          <w:i/>
        </w:rPr>
        <w:t xml:space="preserve"> Neural Repair</w:t>
      </w:r>
      <w:r w:rsidRPr="00C933C2">
        <w:t xml:space="preserve"> </w:t>
      </w:r>
      <w:r w:rsidRPr="00C933C2">
        <w:rPr>
          <w:b/>
        </w:rPr>
        <w:t>33</w:t>
      </w:r>
      <w:r w:rsidRPr="00C933C2">
        <w:t>, 1050-1060.</w:t>
      </w:r>
    </w:p>
    <w:p w14:paraId="1942188A" w14:textId="00D96C1A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117]</w:t>
      </w:r>
      <w:r w:rsidRPr="00C933C2">
        <w:tab/>
        <w:t xml:space="preserve">Camacho PB, Carbonari R, Shen S, </w:t>
      </w:r>
      <w:proofErr w:type="spellStart"/>
      <w:r w:rsidRPr="00C933C2">
        <w:t>Zadikoff</w:t>
      </w:r>
      <w:proofErr w:type="spellEnd"/>
      <w:r w:rsidRPr="00C933C2">
        <w:t xml:space="preserve"> C, Kramer AF, López-Ortiz C (2019) Voluntary saccade training protocol in persons with Parkinson's disease and healthy adults. </w:t>
      </w:r>
      <w:r w:rsidRPr="00C933C2">
        <w:rPr>
          <w:i/>
        </w:rPr>
        <w:t xml:space="preserve">Front Aging </w:t>
      </w:r>
      <w:proofErr w:type="spellStart"/>
      <w:r w:rsidRPr="00C933C2">
        <w:rPr>
          <w:i/>
        </w:rPr>
        <w:t>Neurosci</w:t>
      </w:r>
      <w:proofErr w:type="spellEnd"/>
      <w:r w:rsidRPr="00C933C2">
        <w:t xml:space="preserve"> </w:t>
      </w:r>
      <w:r w:rsidRPr="00C933C2">
        <w:rPr>
          <w:b/>
        </w:rPr>
        <w:t>11</w:t>
      </w:r>
      <w:r w:rsidR="00E025D4">
        <w:t>, 77.</w:t>
      </w:r>
    </w:p>
    <w:p w14:paraId="6E9F34E1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118]</w:t>
      </w:r>
      <w:r w:rsidRPr="00C933C2">
        <w:tab/>
      </w:r>
      <w:proofErr w:type="spellStart"/>
      <w:r w:rsidRPr="00C933C2">
        <w:t>Chuma</w:t>
      </w:r>
      <w:proofErr w:type="spellEnd"/>
      <w:r w:rsidRPr="00C933C2">
        <w:t xml:space="preserve"> T, </w:t>
      </w:r>
      <w:proofErr w:type="spellStart"/>
      <w:r w:rsidRPr="00C933C2">
        <w:t>Faruque</w:t>
      </w:r>
      <w:proofErr w:type="spellEnd"/>
      <w:r w:rsidRPr="00C933C2">
        <w:t xml:space="preserve"> Reza M, </w:t>
      </w:r>
      <w:proofErr w:type="spellStart"/>
      <w:r w:rsidRPr="00C933C2">
        <w:t>Ikoma</w:t>
      </w:r>
      <w:proofErr w:type="spellEnd"/>
      <w:r w:rsidRPr="00C933C2">
        <w:t xml:space="preserve"> K, Mano Y (2006) Motor learning of hands with auditory cue in patients with Parkinson's disease. </w:t>
      </w:r>
      <w:r w:rsidRPr="00C933C2">
        <w:rPr>
          <w:i/>
        </w:rPr>
        <w:t xml:space="preserve">J Neural </w:t>
      </w:r>
      <w:proofErr w:type="spellStart"/>
      <w:r w:rsidRPr="00C933C2">
        <w:rPr>
          <w:i/>
        </w:rPr>
        <w:t>Transm</w:t>
      </w:r>
      <w:proofErr w:type="spellEnd"/>
      <w:r w:rsidRPr="00C933C2">
        <w:rPr>
          <w:i/>
        </w:rPr>
        <w:t xml:space="preserve"> (Vienna)</w:t>
      </w:r>
      <w:r w:rsidRPr="00C933C2">
        <w:t xml:space="preserve"> </w:t>
      </w:r>
      <w:r w:rsidRPr="00C933C2">
        <w:rPr>
          <w:b/>
        </w:rPr>
        <w:t>113</w:t>
      </w:r>
      <w:r w:rsidRPr="00C933C2">
        <w:t>, 175-185.</w:t>
      </w:r>
    </w:p>
    <w:p w14:paraId="1A94BFDA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119]</w:t>
      </w:r>
      <w:r w:rsidRPr="00C933C2">
        <w:tab/>
      </w:r>
      <w:proofErr w:type="spellStart"/>
      <w:r w:rsidRPr="00C933C2">
        <w:t>Daum</w:t>
      </w:r>
      <w:proofErr w:type="spellEnd"/>
      <w:r w:rsidRPr="00C933C2">
        <w:t xml:space="preserve"> I, </w:t>
      </w:r>
      <w:proofErr w:type="spellStart"/>
      <w:r w:rsidRPr="00C933C2">
        <w:t>Schugens</w:t>
      </w:r>
      <w:proofErr w:type="spellEnd"/>
      <w:r w:rsidRPr="00C933C2">
        <w:t xml:space="preserve"> MM, </w:t>
      </w:r>
      <w:proofErr w:type="spellStart"/>
      <w:r w:rsidRPr="00C933C2">
        <w:t>Breitenstein</w:t>
      </w:r>
      <w:proofErr w:type="spellEnd"/>
      <w:r w:rsidRPr="00C933C2">
        <w:t xml:space="preserve"> C, </w:t>
      </w:r>
      <w:proofErr w:type="spellStart"/>
      <w:r w:rsidRPr="00C933C2">
        <w:t>Topka</w:t>
      </w:r>
      <w:proofErr w:type="spellEnd"/>
      <w:r w:rsidRPr="00C933C2">
        <w:t xml:space="preserve"> H, </w:t>
      </w:r>
      <w:proofErr w:type="spellStart"/>
      <w:r w:rsidRPr="00C933C2">
        <w:t>Spieker</w:t>
      </w:r>
      <w:proofErr w:type="spellEnd"/>
      <w:r w:rsidRPr="00C933C2">
        <w:t xml:space="preserve"> S (1996) Classical eyeblink conditioning in Parkinson's disease. </w:t>
      </w:r>
      <w:r w:rsidRPr="00C933C2">
        <w:rPr>
          <w:i/>
        </w:rPr>
        <w:t xml:space="preserve">Mov </w:t>
      </w:r>
      <w:proofErr w:type="spellStart"/>
      <w:r w:rsidRPr="00C933C2">
        <w:rPr>
          <w:i/>
        </w:rPr>
        <w:t>Disord</w:t>
      </w:r>
      <w:proofErr w:type="spellEnd"/>
      <w:r w:rsidRPr="00C933C2">
        <w:t xml:space="preserve"> </w:t>
      </w:r>
      <w:r w:rsidRPr="00C933C2">
        <w:rPr>
          <w:b/>
        </w:rPr>
        <w:t>11</w:t>
      </w:r>
      <w:r w:rsidRPr="00C933C2">
        <w:t>, 639-646.</w:t>
      </w:r>
    </w:p>
    <w:p w14:paraId="5E6D53D0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120]</w:t>
      </w:r>
      <w:r w:rsidRPr="00C933C2">
        <w:tab/>
        <w:t xml:space="preserve">dos Santos Mendes FA, </w:t>
      </w:r>
      <w:proofErr w:type="spellStart"/>
      <w:r w:rsidRPr="00C933C2">
        <w:t>Pompeu</w:t>
      </w:r>
      <w:proofErr w:type="spellEnd"/>
      <w:r w:rsidRPr="00C933C2">
        <w:t xml:space="preserve"> JE, </w:t>
      </w:r>
      <w:proofErr w:type="spellStart"/>
      <w:r w:rsidRPr="00C933C2">
        <w:t>Modenesi</w:t>
      </w:r>
      <w:proofErr w:type="spellEnd"/>
      <w:r w:rsidRPr="00C933C2">
        <w:t xml:space="preserve"> Lobo A, Guedes da Silva K, Oliveira </w:t>
      </w:r>
      <w:proofErr w:type="spellStart"/>
      <w:r w:rsidRPr="00C933C2">
        <w:t>Tde</w:t>
      </w:r>
      <w:proofErr w:type="spellEnd"/>
      <w:r w:rsidRPr="00C933C2">
        <w:t xml:space="preserve"> P, Peterson </w:t>
      </w:r>
      <w:proofErr w:type="spellStart"/>
      <w:r w:rsidRPr="00C933C2">
        <w:t>Zomignani</w:t>
      </w:r>
      <w:proofErr w:type="spellEnd"/>
      <w:r w:rsidRPr="00C933C2">
        <w:t xml:space="preserve"> A, Pimentel Piemonte ME (2012) Motor learning, </w:t>
      </w:r>
      <w:proofErr w:type="gramStart"/>
      <w:r w:rsidRPr="00C933C2">
        <w:t>retention</w:t>
      </w:r>
      <w:proofErr w:type="gramEnd"/>
      <w:r w:rsidRPr="00C933C2">
        <w:t xml:space="preserve"> and transfer after virtual-reality-based training in Parkinson's disease--effect of motor and cognitive demands of games: a longitudinal, controlled clinical study. </w:t>
      </w:r>
      <w:r w:rsidRPr="00C933C2">
        <w:rPr>
          <w:i/>
        </w:rPr>
        <w:t>Physiotherapy</w:t>
      </w:r>
      <w:r w:rsidRPr="00C933C2">
        <w:t xml:space="preserve"> </w:t>
      </w:r>
      <w:r w:rsidRPr="00C933C2">
        <w:rPr>
          <w:b/>
        </w:rPr>
        <w:t>98</w:t>
      </w:r>
      <w:r w:rsidRPr="00C933C2">
        <w:t>, 217-223.</w:t>
      </w:r>
    </w:p>
    <w:p w14:paraId="49C73F29" w14:textId="21F99A00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lastRenderedPageBreak/>
        <w:t>[121]</w:t>
      </w:r>
      <w:r w:rsidRPr="00C933C2">
        <w:tab/>
      </w:r>
      <w:proofErr w:type="spellStart"/>
      <w:r w:rsidRPr="00C933C2">
        <w:t>Elangovan</w:t>
      </w:r>
      <w:proofErr w:type="spellEnd"/>
      <w:r w:rsidRPr="00C933C2">
        <w:t xml:space="preserve"> N, Tuite PJ, </w:t>
      </w:r>
      <w:proofErr w:type="spellStart"/>
      <w:r w:rsidRPr="00C933C2">
        <w:t>Konczak</w:t>
      </w:r>
      <w:proofErr w:type="spellEnd"/>
      <w:r w:rsidRPr="00C933C2">
        <w:t xml:space="preserve"> J (2018) Somatosensory </w:t>
      </w:r>
      <w:r w:rsidR="00E025D4" w:rsidRPr="00C933C2">
        <w:t>training improves proprioception and untrained motor function i</w:t>
      </w:r>
      <w:r w:rsidRPr="00C933C2">
        <w:t xml:space="preserve">n Parkinson's </w:t>
      </w:r>
      <w:r w:rsidR="00E025D4">
        <w:t>d</w:t>
      </w:r>
      <w:r w:rsidRPr="00C933C2">
        <w:t xml:space="preserve">isease. </w:t>
      </w:r>
      <w:r w:rsidRPr="00C933C2">
        <w:rPr>
          <w:i/>
        </w:rPr>
        <w:t>Front Neurol</w:t>
      </w:r>
      <w:r w:rsidRPr="00C933C2">
        <w:t xml:space="preserve"> </w:t>
      </w:r>
      <w:r w:rsidRPr="00C933C2">
        <w:rPr>
          <w:b/>
        </w:rPr>
        <w:t>9</w:t>
      </w:r>
      <w:r w:rsidR="00E025D4">
        <w:t>, 1053.</w:t>
      </w:r>
    </w:p>
    <w:p w14:paraId="41ED89E2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122]</w:t>
      </w:r>
      <w:r w:rsidRPr="00C933C2">
        <w:tab/>
      </w:r>
      <w:proofErr w:type="spellStart"/>
      <w:r w:rsidRPr="00C933C2">
        <w:t>Esculier</w:t>
      </w:r>
      <w:proofErr w:type="spellEnd"/>
      <w:r w:rsidRPr="00C933C2">
        <w:t xml:space="preserve"> JF, </w:t>
      </w:r>
      <w:proofErr w:type="spellStart"/>
      <w:r w:rsidRPr="00C933C2">
        <w:t>Vaudrin</w:t>
      </w:r>
      <w:proofErr w:type="spellEnd"/>
      <w:r w:rsidRPr="00C933C2">
        <w:t xml:space="preserve"> J, </w:t>
      </w:r>
      <w:proofErr w:type="spellStart"/>
      <w:r w:rsidRPr="00C933C2">
        <w:t>Bériault</w:t>
      </w:r>
      <w:proofErr w:type="spellEnd"/>
      <w:r w:rsidRPr="00C933C2">
        <w:t xml:space="preserve"> P, Gagnon K, Tremblay LE (2012) Home-based balance training </w:t>
      </w:r>
      <w:proofErr w:type="spellStart"/>
      <w:r w:rsidRPr="00C933C2">
        <w:t>programme</w:t>
      </w:r>
      <w:proofErr w:type="spellEnd"/>
      <w:r w:rsidRPr="00C933C2">
        <w:t xml:space="preserve"> using Wii Fit with balance board for </w:t>
      </w:r>
      <w:proofErr w:type="spellStart"/>
      <w:r w:rsidRPr="00C933C2">
        <w:t>Parkinsons's</w:t>
      </w:r>
      <w:proofErr w:type="spellEnd"/>
      <w:r w:rsidRPr="00C933C2">
        <w:t xml:space="preserve"> disease: a pilot study. </w:t>
      </w:r>
      <w:r w:rsidRPr="00C933C2">
        <w:rPr>
          <w:i/>
        </w:rPr>
        <w:t xml:space="preserve">J </w:t>
      </w:r>
      <w:proofErr w:type="spellStart"/>
      <w:r w:rsidRPr="00C933C2">
        <w:rPr>
          <w:i/>
        </w:rPr>
        <w:t>Rehabil</w:t>
      </w:r>
      <w:proofErr w:type="spellEnd"/>
      <w:r w:rsidRPr="00C933C2">
        <w:rPr>
          <w:i/>
        </w:rPr>
        <w:t xml:space="preserve"> Med</w:t>
      </w:r>
      <w:r w:rsidRPr="00C933C2">
        <w:t xml:space="preserve"> </w:t>
      </w:r>
      <w:r w:rsidRPr="00C933C2">
        <w:rPr>
          <w:b/>
        </w:rPr>
        <w:t>44</w:t>
      </w:r>
      <w:r w:rsidRPr="00C933C2">
        <w:t>, 144-150.</w:t>
      </w:r>
    </w:p>
    <w:p w14:paraId="2785CC16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123]</w:t>
      </w:r>
      <w:r w:rsidRPr="00C933C2">
        <w:tab/>
        <w:t xml:space="preserve">Flowers KA (1976) Visual "closed-loop" and "open-loop" characteristics of voluntary movement in patients with Parkinsonism and intention tremor. </w:t>
      </w:r>
      <w:r w:rsidRPr="00C933C2">
        <w:rPr>
          <w:i/>
        </w:rPr>
        <w:t>Brain</w:t>
      </w:r>
      <w:r w:rsidRPr="00C933C2">
        <w:t xml:space="preserve"> </w:t>
      </w:r>
      <w:r w:rsidRPr="00C933C2">
        <w:rPr>
          <w:b/>
        </w:rPr>
        <w:t>99</w:t>
      </w:r>
      <w:r w:rsidRPr="00C933C2">
        <w:t>, 269-310.</w:t>
      </w:r>
    </w:p>
    <w:p w14:paraId="518AB5FC" w14:textId="7A7932B5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124]</w:t>
      </w:r>
      <w:r w:rsidRPr="00C933C2">
        <w:tab/>
        <w:t xml:space="preserve">Horiba M, Ueki Y, </w:t>
      </w:r>
      <w:proofErr w:type="spellStart"/>
      <w:r w:rsidRPr="00C933C2">
        <w:t>Nojima</w:t>
      </w:r>
      <w:proofErr w:type="spellEnd"/>
      <w:r w:rsidRPr="00C933C2">
        <w:t xml:space="preserve"> I, Shimizu Y, </w:t>
      </w:r>
      <w:proofErr w:type="spellStart"/>
      <w:r w:rsidRPr="00C933C2">
        <w:t>Sahashi</w:t>
      </w:r>
      <w:proofErr w:type="spellEnd"/>
      <w:r w:rsidRPr="00C933C2">
        <w:t xml:space="preserve"> K, </w:t>
      </w:r>
      <w:proofErr w:type="spellStart"/>
      <w:r w:rsidRPr="00C933C2">
        <w:t>Itamoto</w:t>
      </w:r>
      <w:proofErr w:type="spellEnd"/>
      <w:r w:rsidRPr="00C933C2">
        <w:t xml:space="preserve"> S, Suzuki A, Yamada G, Matsukawa N, Wada I (2019) Impaired </w:t>
      </w:r>
      <w:r w:rsidR="00E025D4" w:rsidRPr="00C933C2">
        <w:t>motor skill acquisition using mirror visual feedback improved by transcranial direct current stimul</w:t>
      </w:r>
      <w:r w:rsidRPr="00C933C2">
        <w:t>ation (</w:t>
      </w:r>
      <w:proofErr w:type="spellStart"/>
      <w:r w:rsidRPr="00C933C2">
        <w:t>tDCS</w:t>
      </w:r>
      <w:proofErr w:type="spellEnd"/>
      <w:r w:rsidRPr="00C933C2">
        <w:t xml:space="preserve">) in </w:t>
      </w:r>
      <w:r w:rsidR="00E025D4" w:rsidRPr="00C933C2">
        <w:t xml:space="preserve">patients with </w:t>
      </w:r>
      <w:r w:rsidRPr="00C933C2">
        <w:t xml:space="preserve">Parkinson's </w:t>
      </w:r>
      <w:r w:rsidR="00E025D4">
        <w:t>d</w:t>
      </w:r>
      <w:r w:rsidRPr="00C933C2">
        <w:t xml:space="preserve">isease. </w:t>
      </w:r>
      <w:r w:rsidRPr="00C933C2">
        <w:rPr>
          <w:i/>
        </w:rPr>
        <w:t xml:space="preserve">Front </w:t>
      </w:r>
      <w:proofErr w:type="spellStart"/>
      <w:r w:rsidRPr="00C933C2">
        <w:rPr>
          <w:i/>
        </w:rPr>
        <w:t>Neurosci</w:t>
      </w:r>
      <w:proofErr w:type="spellEnd"/>
      <w:r w:rsidRPr="00C933C2">
        <w:t xml:space="preserve"> </w:t>
      </w:r>
      <w:r w:rsidRPr="00C933C2">
        <w:rPr>
          <w:b/>
        </w:rPr>
        <w:t>13</w:t>
      </w:r>
      <w:r w:rsidR="00E025D4">
        <w:t>, 602.</w:t>
      </w:r>
    </w:p>
    <w:p w14:paraId="43EB81EF" w14:textId="5565BD6B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125]</w:t>
      </w:r>
      <w:r w:rsidRPr="00C933C2">
        <w:tab/>
        <w:t xml:space="preserve">Lester ME, Cavanaugh JT, Foreman KB, Shaffer SW, Marcus R, Dibble LE (2017) Adaptation of postural recovery responses to a vestibular sensory illusion in individuals with Parkinson disease and healthy controls. </w:t>
      </w:r>
      <w:r w:rsidR="00E025D4" w:rsidRPr="00E025D4">
        <w:rPr>
          <w:i/>
        </w:rPr>
        <w:t xml:space="preserve">Clin </w:t>
      </w:r>
      <w:proofErr w:type="spellStart"/>
      <w:r w:rsidR="00E025D4" w:rsidRPr="00E025D4">
        <w:rPr>
          <w:i/>
        </w:rPr>
        <w:t>Biomech</w:t>
      </w:r>
      <w:proofErr w:type="spellEnd"/>
      <w:r w:rsidR="00E025D4" w:rsidRPr="00E025D4">
        <w:rPr>
          <w:i/>
        </w:rPr>
        <w:t xml:space="preserve"> (Bristol, Avon)</w:t>
      </w:r>
      <w:r w:rsidR="00E025D4">
        <w:rPr>
          <w:i/>
        </w:rPr>
        <w:t xml:space="preserve"> </w:t>
      </w:r>
      <w:r w:rsidRPr="00C933C2">
        <w:rPr>
          <w:b/>
        </w:rPr>
        <w:t>48</w:t>
      </w:r>
      <w:r w:rsidRPr="00C933C2">
        <w:t>, 73-79.</w:t>
      </w:r>
    </w:p>
    <w:p w14:paraId="090C15B9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126]</w:t>
      </w:r>
      <w:r w:rsidRPr="00C933C2">
        <w:tab/>
      </w:r>
      <w:proofErr w:type="spellStart"/>
      <w:r w:rsidRPr="00C933C2">
        <w:t>Moisello</w:t>
      </w:r>
      <w:proofErr w:type="spellEnd"/>
      <w:r w:rsidRPr="00C933C2">
        <w:t xml:space="preserve"> C, Blanco D, </w:t>
      </w:r>
      <w:proofErr w:type="spellStart"/>
      <w:r w:rsidRPr="00C933C2">
        <w:t>Fontanesi</w:t>
      </w:r>
      <w:proofErr w:type="spellEnd"/>
      <w:r w:rsidRPr="00C933C2">
        <w:t xml:space="preserve"> C, Lin J, </w:t>
      </w:r>
      <w:proofErr w:type="spellStart"/>
      <w:r w:rsidRPr="00C933C2">
        <w:t>Biagioni</w:t>
      </w:r>
      <w:proofErr w:type="spellEnd"/>
      <w:r w:rsidRPr="00C933C2">
        <w:t xml:space="preserve"> M, Kumar P, </w:t>
      </w:r>
      <w:proofErr w:type="spellStart"/>
      <w:r w:rsidRPr="00C933C2">
        <w:t>Brys</w:t>
      </w:r>
      <w:proofErr w:type="spellEnd"/>
      <w:r w:rsidRPr="00C933C2">
        <w:t xml:space="preserve"> M, </w:t>
      </w:r>
      <w:proofErr w:type="spellStart"/>
      <w:r w:rsidRPr="00C933C2">
        <w:t>Loggini</w:t>
      </w:r>
      <w:proofErr w:type="spellEnd"/>
      <w:r w:rsidRPr="00C933C2">
        <w:t xml:space="preserve"> A, Marinelli L, </w:t>
      </w:r>
      <w:proofErr w:type="spellStart"/>
      <w:r w:rsidRPr="00C933C2">
        <w:t>Abbruzzese</w:t>
      </w:r>
      <w:proofErr w:type="spellEnd"/>
      <w:r w:rsidRPr="00C933C2">
        <w:t xml:space="preserve"> G, </w:t>
      </w:r>
      <w:proofErr w:type="spellStart"/>
      <w:r w:rsidRPr="00C933C2">
        <w:t>Quartarone</w:t>
      </w:r>
      <w:proofErr w:type="spellEnd"/>
      <w:r w:rsidRPr="00C933C2">
        <w:t xml:space="preserve"> A, </w:t>
      </w:r>
      <w:proofErr w:type="spellStart"/>
      <w:r w:rsidRPr="00C933C2">
        <w:t>Tononi</w:t>
      </w:r>
      <w:proofErr w:type="spellEnd"/>
      <w:r w:rsidRPr="00C933C2">
        <w:t xml:space="preserve"> G, Di Rocco A, </w:t>
      </w:r>
      <w:proofErr w:type="spellStart"/>
      <w:r w:rsidRPr="00C933C2">
        <w:t>Ghilardi</w:t>
      </w:r>
      <w:proofErr w:type="spellEnd"/>
      <w:r w:rsidRPr="00C933C2">
        <w:t xml:space="preserve"> MF (2015) TMS enhances retention of a motor skill in Parkinson's disease. </w:t>
      </w:r>
      <w:r w:rsidRPr="00C933C2">
        <w:rPr>
          <w:i/>
        </w:rPr>
        <w:t xml:space="preserve">Brain </w:t>
      </w:r>
      <w:proofErr w:type="spellStart"/>
      <w:r w:rsidRPr="00C933C2">
        <w:rPr>
          <w:i/>
        </w:rPr>
        <w:t>Stimul</w:t>
      </w:r>
      <w:proofErr w:type="spellEnd"/>
      <w:r w:rsidRPr="00C933C2">
        <w:t xml:space="preserve"> </w:t>
      </w:r>
      <w:r w:rsidRPr="00C933C2">
        <w:rPr>
          <w:b/>
        </w:rPr>
        <w:t>8</w:t>
      </w:r>
      <w:r w:rsidRPr="00C933C2">
        <w:t>, 224-230.</w:t>
      </w:r>
    </w:p>
    <w:p w14:paraId="2A2F207F" w14:textId="6CFC87DA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127]</w:t>
      </w:r>
      <w:r w:rsidRPr="00C933C2">
        <w:tab/>
        <w:t xml:space="preserve">Normand R, Kerr R, Grimes JD (1993) Complex </w:t>
      </w:r>
      <w:r w:rsidR="00E025D4" w:rsidRPr="00C933C2">
        <w:t>motor performan</w:t>
      </w:r>
      <w:r w:rsidRPr="00C933C2">
        <w:t xml:space="preserve">ce and Parkinson's </w:t>
      </w:r>
      <w:r w:rsidR="00E025D4">
        <w:t>d</w:t>
      </w:r>
      <w:r w:rsidRPr="00C933C2">
        <w:t xml:space="preserve">isease. </w:t>
      </w:r>
      <w:r w:rsidRPr="00C933C2">
        <w:rPr>
          <w:i/>
        </w:rPr>
        <w:t>Can J Aging</w:t>
      </w:r>
      <w:r w:rsidRPr="00C933C2">
        <w:t xml:space="preserve"> </w:t>
      </w:r>
      <w:r w:rsidRPr="00C933C2">
        <w:rPr>
          <w:b/>
        </w:rPr>
        <w:t>12</w:t>
      </w:r>
      <w:r w:rsidRPr="00C933C2">
        <w:t>, 89-101.</w:t>
      </w:r>
    </w:p>
    <w:p w14:paraId="2B434959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128]</w:t>
      </w:r>
      <w:r w:rsidRPr="00C933C2">
        <w:tab/>
        <w:t xml:space="preserve">Bédard P, </w:t>
      </w:r>
      <w:proofErr w:type="spellStart"/>
      <w:r w:rsidRPr="00C933C2">
        <w:t>Sanes</w:t>
      </w:r>
      <w:proofErr w:type="spellEnd"/>
      <w:r w:rsidRPr="00C933C2">
        <w:t xml:space="preserve"> JN (2011) Basal ganglia-dependent processes in recalling learned visual-motor adaptations. </w:t>
      </w:r>
      <w:r w:rsidRPr="00C933C2">
        <w:rPr>
          <w:i/>
        </w:rPr>
        <w:t>Exp Brain Res</w:t>
      </w:r>
      <w:r w:rsidRPr="00C933C2">
        <w:t xml:space="preserve"> </w:t>
      </w:r>
      <w:r w:rsidRPr="00C933C2">
        <w:rPr>
          <w:b/>
        </w:rPr>
        <w:t>209</w:t>
      </w:r>
      <w:r w:rsidRPr="00C933C2">
        <w:t>, 385-393.</w:t>
      </w:r>
    </w:p>
    <w:p w14:paraId="0DF59EA1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129]</w:t>
      </w:r>
      <w:r w:rsidRPr="00C933C2">
        <w:tab/>
        <w:t xml:space="preserve">Marcelino D.A. AL, Horn A, Krause P, Kuhn AA, Neumann W-J (2019) Subthalamic neuromodulation improves short-term motor learning in Parkinson's disease. </w:t>
      </w:r>
      <w:r w:rsidRPr="00C933C2">
        <w:rPr>
          <w:i/>
        </w:rPr>
        <w:t>Brain</w:t>
      </w:r>
      <w:r w:rsidRPr="00C933C2">
        <w:t xml:space="preserve"> </w:t>
      </w:r>
      <w:r w:rsidRPr="00C933C2">
        <w:rPr>
          <w:b/>
        </w:rPr>
        <w:t>142</w:t>
      </w:r>
      <w:r w:rsidRPr="00C933C2">
        <w:t>, 2198-2206.</w:t>
      </w:r>
    </w:p>
    <w:p w14:paraId="1BFC0F10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130]</w:t>
      </w:r>
      <w:r w:rsidRPr="00C933C2">
        <w:tab/>
        <w:t xml:space="preserve">Goldenberg G, </w:t>
      </w:r>
      <w:proofErr w:type="spellStart"/>
      <w:r w:rsidRPr="00C933C2">
        <w:t>Wimmer</w:t>
      </w:r>
      <w:proofErr w:type="spellEnd"/>
      <w:r w:rsidRPr="00C933C2">
        <w:t xml:space="preserve"> A, </w:t>
      </w:r>
      <w:proofErr w:type="spellStart"/>
      <w:r w:rsidRPr="00C933C2">
        <w:t>Auff</w:t>
      </w:r>
      <w:proofErr w:type="spellEnd"/>
      <w:r w:rsidRPr="00C933C2">
        <w:t xml:space="preserve"> E, </w:t>
      </w:r>
      <w:proofErr w:type="spellStart"/>
      <w:r w:rsidRPr="00C933C2">
        <w:t>Schnaberth</w:t>
      </w:r>
      <w:proofErr w:type="spellEnd"/>
      <w:r w:rsidRPr="00C933C2">
        <w:t xml:space="preserve"> G (1986) Impairment of motor planning in patients with Parkinson's disease: evidence from ideomotor apraxia testing. </w:t>
      </w:r>
      <w:r w:rsidRPr="00C933C2">
        <w:rPr>
          <w:i/>
        </w:rPr>
        <w:t xml:space="preserve">J Neurol </w:t>
      </w:r>
      <w:proofErr w:type="spellStart"/>
      <w:r w:rsidRPr="00C933C2">
        <w:rPr>
          <w:i/>
        </w:rPr>
        <w:t>Neurosurg</w:t>
      </w:r>
      <w:proofErr w:type="spellEnd"/>
      <w:r w:rsidRPr="00C933C2">
        <w:rPr>
          <w:i/>
        </w:rPr>
        <w:t xml:space="preserve"> Psychiatry</w:t>
      </w:r>
      <w:r w:rsidRPr="00C933C2">
        <w:t xml:space="preserve"> </w:t>
      </w:r>
      <w:r w:rsidRPr="00C933C2">
        <w:rPr>
          <w:b/>
        </w:rPr>
        <w:t>49</w:t>
      </w:r>
      <w:r w:rsidRPr="00C933C2">
        <w:t>, 1266-1272.</w:t>
      </w:r>
    </w:p>
    <w:p w14:paraId="7EDAB910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131]</w:t>
      </w:r>
      <w:r w:rsidRPr="00C933C2">
        <w:tab/>
      </w:r>
      <w:proofErr w:type="spellStart"/>
      <w:r w:rsidRPr="00C933C2">
        <w:t>Ioffe</w:t>
      </w:r>
      <w:proofErr w:type="spellEnd"/>
      <w:r w:rsidRPr="00C933C2">
        <w:t xml:space="preserve"> ME, </w:t>
      </w:r>
      <w:proofErr w:type="spellStart"/>
      <w:r w:rsidRPr="00C933C2">
        <w:t>Ustinova</w:t>
      </w:r>
      <w:proofErr w:type="spellEnd"/>
      <w:r w:rsidRPr="00C933C2">
        <w:t xml:space="preserve"> KI, </w:t>
      </w:r>
      <w:proofErr w:type="spellStart"/>
      <w:r w:rsidRPr="00C933C2">
        <w:t>Chernikova</w:t>
      </w:r>
      <w:proofErr w:type="spellEnd"/>
      <w:r w:rsidRPr="00C933C2">
        <w:t xml:space="preserve"> LA, Kulikov MA (2006) Supervised learning of postural tasks in patients with poststroke hemiparesis, Parkinson's </w:t>
      </w:r>
      <w:proofErr w:type="gramStart"/>
      <w:r w:rsidRPr="00C933C2">
        <w:t>disease</w:t>
      </w:r>
      <w:proofErr w:type="gramEnd"/>
      <w:r w:rsidRPr="00C933C2">
        <w:t xml:space="preserve"> or cerebellar ataxia. </w:t>
      </w:r>
      <w:r w:rsidRPr="00C933C2">
        <w:rPr>
          <w:i/>
        </w:rPr>
        <w:t>Exp Brain Res</w:t>
      </w:r>
      <w:r w:rsidRPr="00C933C2">
        <w:t xml:space="preserve"> </w:t>
      </w:r>
      <w:r w:rsidRPr="00C933C2">
        <w:rPr>
          <w:b/>
        </w:rPr>
        <w:t>168</w:t>
      </w:r>
      <w:r w:rsidRPr="00C933C2">
        <w:t>, 384-394.</w:t>
      </w:r>
    </w:p>
    <w:p w14:paraId="4EBC2032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132]</w:t>
      </w:r>
      <w:r w:rsidRPr="00C933C2">
        <w:tab/>
        <w:t xml:space="preserve">Adams SG, Page AD, Jog M (2002) Summary feedback schedules and speech motor learning in Parkinson's disease. </w:t>
      </w:r>
      <w:r w:rsidRPr="00C933C2">
        <w:rPr>
          <w:i/>
        </w:rPr>
        <w:t xml:space="preserve">Int J Speech-Lang </w:t>
      </w:r>
      <w:proofErr w:type="spellStart"/>
      <w:r w:rsidRPr="00C933C2">
        <w:rPr>
          <w:i/>
        </w:rPr>
        <w:t>Pathol</w:t>
      </w:r>
      <w:proofErr w:type="spellEnd"/>
      <w:r w:rsidRPr="00C933C2">
        <w:t xml:space="preserve"> </w:t>
      </w:r>
      <w:r w:rsidRPr="00C933C2">
        <w:rPr>
          <w:b/>
        </w:rPr>
        <w:t>10</w:t>
      </w:r>
      <w:r w:rsidRPr="00C933C2">
        <w:t>, 215-220.</w:t>
      </w:r>
    </w:p>
    <w:p w14:paraId="6CC21C32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lastRenderedPageBreak/>
        <w:t>[133]</w:t>
      </w:r>
      <w:r w:rsidRPr="00C933C2">
        <w:tab/>
      </w:r>
      <w:proofErr w:type="spellStart"/>
      <w:r w:rsidRPr="00C933C2">
        <w:t>Chiviacowsky</w:t>
      </w:r>
      <w:proofErr w:type="spellEnd"/>
      <w:r w:rsidRPr="00C933C2">
        <w:t xml:space="preserve"> S, Wulf G, Lewthwaite R, Campos T (2012) Motor learning benefits of self-controlled practice in persons with Parkinson's disease. </w:t>
      </w:r>
      <w:r w:rsidRPr="00C933C2">
        <w:rPr>
          <w:i/>
        </w:rPr>
        <w:t>Gait Posture</w:t>
      </w:r>
      <w:r w:rsidRPr="00C933C2">
        <w:t xml:space="preserve"> </w:t>
      </w:r>
      <w:r w:rsidRPr="00C933C2">
        <w:rPr>
          <w:b/>
        </w:rPr>
        <w:t>35</w:t>
      </w:r>
      <w:r w:rsidRPr="00C933C2">
        <w:t>, 601-605.</w:t>
      </w:r>
    </w:p>
    <w:p w14:paraId="13ADC5F7" w14:textId="3D183EF9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134]</w:t>
      </w:r>
      <w:r w:rsidRPr="00C933C2">
        <w:tab/>
        <w:t xml:space="preserve">Chung YC, Lewthwaite R, </w:t>
      </w:r>
      <w:proofErr w:type="spellStart"/>
      <w:r w:rsidRPr="00C933C2">
        <w:t>Winstein</w:t>
      </w:r>
      <w:proofErr w:type="spellEnd"/>
      <w:r w:rsidRPr="00C933C2">
        <w:t xml:space="preserve"> CJ, </w:t>
      </w:r>
      <w:proofErr w:type="spellStart"/>
      <w:r w:rsidRPr="00C933C2">
        <w:t>Monterosso</w:t>
      </w:r>
      <w:proofErr w:type="spellEnd"/>
      <w:r w:rsidRPr="00C933C2">
        <w:t xml:space="preserve"> JR, Fisher BE (2020) Expectancy and affective response to challenging balance practice conditions in individuals with Parkinson's disease. </w:t>
      </w:r>
      <w:proofErr w:type="spellStart"/>
      <w:r w:rsidRPr="00C933C2">
        <w:rPr>
          <w:i/>
        </w:rPr>
        <w:t>Eur</w:t>
      </w:r>
      <w:proofErr w:type="spellEnd"/>
      <w:r w:rsidRPr="00C933C2">
        <w:rPr>
          <w:i/>
        </w:rPr>
        <w:t xml:space="preserve"> J </w:t>
      </w:r>
      <w:proofErr w:type="spellStart"/>
      <w:r w:rsidRPr="00C933C2">
        <w:rPr>
          <w:i/>
        </w:rPr>
        <w:t>Neurosci</w:t>
      </w:r>
      <w:proofErr w:type="spellEnd"/>
      <w:r w:rsidR="00E025D4">
        <w:t xml:space="preserve"> </w:t>
      </w:r>
      <w:r w:rsidR="00E025D4" w:rsidRPr="00E025D4">
        <w:rPr>
          <w:b/>
          <w:bCs/>
        </w:rPr>
        <w:t>52</w:t>
      </w:r>
      <w:r w:rsidR="00E025D4">
        <w:t xml:space="preserve">, </w:t>
      </w:r>
      <w:r w:rsidR="00E025D4" w:rsidRPr="00E025D4">
        <w:t>3652-3662</w:t>
      </w:r>
      <w:r w:rsidR="00E025D4">
        <w:t>.</w:t>
      </w:r>
    </w:p>
    <w:p w14:paraId="4C44562D" w14:textId="26A501E5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135]</w:t>
      </w:r>
      <w:r w:rsidRPr="00C933C2">
        <w:tab/>
        <w:t xml:space="preserve">Wu T, </w:t>
      </w:r>
      <w:proofErr w:type="spellStart"/>
      <w:r w:rsidRPr="00C933C2">
        <w:t>Kansaku</w:t>
      </w:r>
      <w:proofErr w:type="spellEnd"/>
      <w:r w:rsidRPr="00C933C2">
        <w:t xml:space="preserve"> K, Hallett M (2004) How </w:t>
      </w:r>
      <w:r w:rsidR="00E025D4" w:rsidRPr="00C933C2">
        <w:t>self-initiated memorized movements become automatic: a functio</w:t>
      </w:r>
      <w:r w:rsidRPr="00C933C2">
        <w:t xml:space="preserve">nal MRI </w:t>
      </w:r>
      <w:r w:rsidR="00E025D4">
        <w:t>s</w:t>
      </w:r>
      <w:r w:rsidRPr="00C933C2">
        <w:t xml:space="preserve">tudy. </w:t>
      </w:r>
      <w:r w:rsidRPr="00C933C2">
        <w:rPr>
          <w:i/>
        </w:rPr>
        <w:t xml:space="preserve">J </w:t>
      </w:r>
      <w:proofErr w:type="spellStart"/>
      <w:r w:rsidRPr="00C933C2">
        <w:rPr>
          <w:i/>
        </w:rPr>
        <w:t>Neurophysiol</w:t>
      </w:r>
      <w:proofErr w:type="spellEnd"/>
      <w:r w:rsidRPr="00C933C2">
        <w:t xml:space="preserve"> </w:t>
      </w:r>
      <w:r w:rsidRPr="00C933C2">
        <w:rPr>
          <w:b/>
        </w:rPr>
        <w:t>91</w:t>
      </w:r>
      <w:r w:rsidRPr="00C933C2">
        <w:t>, 1690-1698.</w:t>
      </w:r>
    </w:p>
    <w:p w14:paraId="61C6DD06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136]</w:t>
      </w:r>
      <w:r w:rsidRPr="00C933C2">
        <w:tab/>
        <w:t xml:space="preserve">Bowen FP, Brady E, </w:t>
      </w:r>
      <w:proofErr w:type="spellStart"/>
      <w:r w:rsidRPr="00C933C2">
        <w:t>Yahr</w:t>
      </w:r>
      <w:proofErr w:type="spellEnd"/>
      <w:r w:rsidRPr="00C933C2">
        <w:t xml:space="preserve"> MD (1973) Sensorimotor coordination in </w:t>
      </w:r>
      <w:proofErr w:type="spellStart"/>
      <w:r w:rsidRPr="00C933C2">
        <w:t>parkinson’s</w:t>
      </w:r>
      <w:proofErr w:type="spellEnd"/>
      <w:r w:rsidRPr="00C933C2">
        <w:t xml:space="preserve"> disease before and after levodopa therapy. </w:t>
      </w:r>
      <w:r w:rsidRPr="00C933C2">
        <w:rPr>
          <w:i/>
        </w:rPr>
        <w:t>Neurology</w:t>
      </w:r>
      <w:r w:rsidRPr="00C933C2">
        <w:t xml:space="preserve"> </w:t>
      </w:r>
      <w:r w:rsidRPr="00C933C2">
        <w:rPr>
          <w:b/>
        </w:rPr>
        <w:t>23</w:t>
      </w:r>
      <w:r w:rsidRPr="00C933C2">
        <w:t>, 1101-1106.</w:t>
      </w:r>
    </w:p>
    <w:p w14:paraId="3EC8FB89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137]</w:t>
      </w:r>
      <w:r w:rsidRPr="00C933C2">
        <w:tab/>
        <w:t xml:space="preserve">Manuel AL, Nicastro N, </w:t>
      </w:r>
      <w:proofErr w:type="spellStart"/>
      <w:r w:rsidRPr="00C933C2">
        <w:t>Schnider</w:t>
      </w:r>
      <w:proofErr w:type="spellEnd"/>
      <w:r w:rsidRPr="00C933C2">
        <w:t xml:space="preserve"> A, Guggisberg AG (2018) Resting-state connectivity after visuo-motor skill learning is inversely associated with offline consolidation in Parkinson's disease and healthy controls. </w:t>
      </w:r>
      <w:r w:rsidRPr="00C933C2">
        <w:rPr>
          <w:i/>
        </w:rPr>
        <w:t>Cortex</w:t>
      </w:r>
      <w:r w:rsidRPr="00C933C2">
        <w:t xml:space="preserve"> </w:t>
      </w:r>
      <w:r w:rsidRPr="00C933C2">
        <w:rPr>
          <w:b/>
        </w:rPr>
        <w:t>106</w:t>
      </w:r>
      <w:r w:rsidRPr="00C933C2">
        <w:t>, 237-247.</w:t>
      </w:r>
    </w:p>
    <w:p w14:paraId="59A1A68E" w14:textId="6FF4E695" w:rsidR="00777806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138]</w:t>
      </w:r>
      <w:r w:rsidRPr="00C933C2">
        <w:tab/>
      </w:r>
      <w:proofErr w:type="spellStart"/>
      <w:r w:rsidRPr="00C933C2">
        <w:t>Sternad</w:t>
      </w:r>
      <w:proofErr w:type="spellEnd"/>
      <w:r w:rsidRPr="00C933C2">
        <w:t xml:space="preserve"> D (2015) </w:t>
      </w:r>
      <w:r w:rsidR="00E025D4" w:rsidRPr="00E025D4">
        <w:t>From theoretical analysis to clinical assessment and intervention: Three interactive motor skills in a virtual environment</w:t>
      </w:r>
      <w:r w:rsidR="00E025D4">
        <w:t>. I</w:t>
      </w:r>
      <w:r w:rsidRPr="00C933C2">
        <w:t xml:space="preserve">n </w:t>
      </w:r>
      <w:r w:rsidRPr="00C933C2">
        <w:rPr>
          <w:i/>
        </w:rPr>
        <w:t>2015 ICVR</w:t>
      </w:r>
      <w:r w:rsidRPr="00C933C2">
        <w:t>, pp. 265-272.</w:t>
      </w:r>
    </w:p>
    <w:p w14:paraId="194435E0" w14:textId="77777777" w:rsidR="00777806" w:rsidRPr="00C933C2" w:rsidRDefault="00777806" w:rsidP="00E50D1C">
      <w:pPr>
        <w:pStyle w:val="EndNoteBibliography"/>
        <w:spacing w:after="0" w:line="360" w:lineRule="auto"/>
        <w:ind w:left="720" w:hanging="720"/>
      </w:pPr>
      <w:r w:rsidRPr="00C933C2">
        <w:t>[139]</w:t>
      </w:r>
      <w:r w:rsidRPr="00C933C2">
        <w:tab/>
      </w:r>
      <w:proofErr w:type="spellStart"/>
      <w:r w:rsidRPr="00C933C2">
        <w:t>Worringham</w:t>
      </w:r>
      <w:proofErr w:type="spellEnd"/>
      <w:r w:rsidRPr="00C933C2">
        <w:t xml:space="preserve"> CJ, Stelmach GE (1990) Practice effects on the preprogramming of discrete movements in Parkinson's disease. </w:t>
      </w:r>
      <w:r w:rsidRPr="00C933C2">
        <w:rPr>
          <w:i/>
        </w:rPr>
        <w:t xml:space="preserve">J Neurol </w:t>
      </w:r>
      <w:proofErr w:type="spellStart"/>
      <w:r w:rsidRPr="00C933C2">
        <w:rPr>
          <w:i/>
        </w:rPr>
        <w:t>Neurosurg</w:t>
      </w:r>
      <w:proofErr w:type="spellEnd"/>
      <w:r w:rsidRPr="00C933C2">
        <w:rPr>
          <w:i/>
        </w:rPr>
        <w:t xml:space="preserve"> Psychiatry</w:t>
      </w:r>
      <w:r w:rsidRPr="00C933C2">
        <w:t xml:space="preserve"> </w:t>
      </w:r>
      <w:r w:rsidRPr="00C933C2">
        <w:rPr>
          <w:b/>
        </w:rPr>
        <w:t>53</w:t>
      </w:r>
      <w:r w:rsidRPr="00C933C2">
        <w:t>, 702-704.</w:t>
      </w:r>
    </w:p>
    <w:p w14:paraId="17190954" w14:textId="297F71F9" w:rsidR="00C35657" w:rsidRPr="00C933C2" w:rsidRDefault="00C35657" w:rsidP="00E50D1C">
      <w:pPr>
        <w:spacing w:after="0" w:line="360" w:lineRule="auto"/>
        <w:ind w:firstLine="0"/>
        <w:rPr>
          <w:b/>
          <w:bCs/>
          <w:lang w:val="en-US"/>
        </w:rPr>
      </w:pPr>
      <w:r w:rsidRPr="00C933C2">
        <w:rPr>
          <w:b/>
          <w:bCs/>
          <w:lang w:val="en-US"/>
        </w:rPr>
        <w:fldChar w:fldCharType="end"/>
      </w:r>
    </w:p>
    <w:sectPr w:rsidR="00C35657" w:rsidRPr="00C933C2" w:rsidSect="00DA2AC1">
      <w:pgSz w:w="11906" w:h="16838"/>
      <w:pgMar w:top="992" w:right="1440" w:bottom="1134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rebuchet MS">
    <w:panose1 w:val="020B0603020202020204"/>
    <w:charset w:val="00"/>
    <w:family w:val="swiss"/>
    <w:pitch w:val="variable"/>
    <w:sig w:usb0="00000287" w:usb1="00000000" w:usb2="00000000" w:usb3="00000000" w:csb0="000000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5BF4C75"/>
    <w:multiLevelType w:val="hybridMultilevel"/>
    <w:tmpl w:val="9C32C5BE"/>
    <w:lvl w:ilvl="0" w:tplc="619AA4F4">
      <w:start w:val="1"/>
      <w:numFmt w:val="decimal"/>
      <w:lvlText w:val="Q%1."/>
      <w:lvlJc w:val="left"/>
      <w:pPr>
        <w:ind w:left="360" w:hanging="360"/>
      </w:pPr>
      <w:rPr>
        <w:rFonts w:hint="default"/>
        <w:b/>
        <w:bCs/>
      </w:rPr>
    </w:lvl>
    <w:lvl w:ilvl="1" w:tplc="10090019" w:tentative="1">
      <w:start w:val="1"/>
      <w:numFmt w:val="lowerLetter"/>
      <w:lvlText w:val="%2."/>
      <w:lvlJc w:val="left"/>
      <w:pPr>
        <w:ind w:left="1080" w:hanging="360"/>
      </w:pPr>
    </w:lvl>
    <w:lvl w:ilvl="2" w:tplc="1009001B" w:tentative="1">
      <w:start w:val="1"/>
      <w:numFmt w:val="lowerRoman"/>
      <w:lvlText w:val="%3."/>
      <w:lvlJc w:val="right"/>
      <w:pPr>
        <w:ind w:left="1800" w:hanging="180"/>
      </w:pPr>
    </w:lvl>
    <w:lvl w:ilvl="3" w:tplc="1009000F" w:tentative="1">
      <w:start w:val="1"/>
      <w:numFmt w:val="decimal"/>
      <w:lvlText w:val="%4."/>
      <w:lvlJc w:val="left"/>
      <w:pPr>
        <w:ind w:left="2520" w:hanging="360"/>
      </w:pPr>
    </w:lvl>
    <w:lvl w:ilvl="4" w:tplc="10090019" w:tentative="1">
      <w:start w:val="1"/>
      <w:numFmt w:val="lowerLetter"/>
      <w:lvlText w:val="%5."/>
      <w:lvlJc w:val="left"/>
      <w:pPr>
        <w:ind w:left="3240" w:hanging="360"/>
      </w:pPr>
    </w:lvl>
    <w:lvl w:ilvl="5" w:tplc="1009001B" w:tentative="1">
      <w:start w:val="1"/>
      <w:numFmt w:val="lowerRoman"/>
      <w:lvlText w:val="%6."/>
      <w:lvlJc w:val="right"/>
      <w:pPr>
        <w:ind w:left="3960" w:hanging="180"/>
      </w:pPr>
    </w:lvl>
    <w:lvl w:ilvl="6" w:tplc="1009000F" w:tentative="1">
      <w:start w:val="1"/>
      <w:numFmt w:val="decimal"/>
      <w:lvlText w:val="%7."/>
      <w:lvlJc w:val="left"/>
      <w:pPr>
        <w:ind w:left="4680" w:hanging="360"/>
      </w:pPr>
    </w:lvl>
    <w:lvl w:ilvl="7" w:tplc="10090019" w:tentative="1">
      <w:start w:val="1"/>
      <w:numFmt w:val="lowerLetter"/>
      <w:lvlText w:val="%8."/>
      <w:lvlJc w:val="left"/>
      <w:pPr>
        <w:ind w:left="5400" w:hanging="360"/>
      </w:pPr>
    </w:lvl>
    <w:lvl w:ilvl="8" w:tplc="10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382644E9"/>
    <w:multiLevelType w:val="hybridMultilevel"/>
    <w:tmpl w:val="0EB8FE06"/>
    <w:lvl w:ilvl="0" w:tplc="08090019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080" w:hanging="360"/>
      </w:pPr>
    </w:lvl>
    <w:lvl w:ilvl="2" w:tplc="1009001B" w:tentative="1">
      <w:start w:val="1"/>
      <w:numFmt w:val="lowerRoman"/>
      <w:lvlText w:val="%3."/>
      <w:lvlJc w:val="right"/>
      <w:pPr>
        <w:ind w:left="1800" w:hanging="180"/>
      </w:pPr>
    </w:lvl>
    <w:lvl w:ilvl="3" w:tplc="1009000F" w:tentative="1">
      <w:start w:val="1"/>
      <w:numFmt w:val="decimal"/>
      <w:lvlText w:val="%4."/>
      <w:lvlJc w:val="left"/>
      <w:pPr>
        <w:ind w:left="2520" w:hanging="360"/>
      </w:pPr>
    </w:lvl>
    <w:lvl w:ilvl="4" w:tplc="10090019" w:tentative="1">
      <w:start w:val="1"/>
      <w:numFmt w:val="lowerLetter"/>
      <w:lvlText w:val="%5."/>
      <w:lvlJc w:val="left"/>
      <w:pPr>
        <w:ind w:left="3240" w:hanging="360"/>
      </w:pPr>
    </w:lvl>
    <w:lvl w:ilvl="5" w:tplc="1009001B" w:tentative="1">
      <w:start w:val="1"/>
      <w:numFmt w:val="lowerRoman"/>
      <w:lvlText w:val="%6."/>
      <w:lvlJc w:val="right"/>
      <w:pPr>
        <w:ind w:left="3960" w:hanging="180"/>
      </w:pPr>
    </w:lvl>
    <w:lvl w:ilvl="6" w:tplc="1009000F" w:tentative="1">
      <w:start w:val="1"/>
      <w:numFmt w:val="decimal"/>
      <w:lvlText w:val="%7."/>
      <w:lvlJc w:val="left"/>
      <w:pPr>
        <w:ind w:left="4680" w:hanging="360"/>
      </w:pPr>
    </w:lvl>
    <w:lvl w:ilvl="7" w:tplc="10090019" w:tentative="1">
      <w:start w:val="1"/>
      <w:numFmt w:val="lowerLetter"/>
      <w:lvlText w:val="%8."/>
      <w:lvlJc w:val="left"/>
      <w:pPr>
        <w:ind w:left="5400" w:hanging="360"/>
      </w:pPr>
    </w:lvl>
    <w:lvl w:ilvl="8" w:tplc="10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3D605F00"/>
    <w:multiLevelType w:val="hybridMultilevel"/>
    <w:tmpl w:val="91EA5434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2DA6DC0"/>
    <w:multiLevelType w:val="hybridMultilevel"/>
    <w:tmpl w:val="2A30DF14"/>
    <w:lvl w:ilvl="0" w:tplc="B7BE9D50">
      <w:start w:val="1"/>
      <w:numFmt w:val="decimal"/>
      <w:lvlText w:val="%1."/>
      <w:lvlJc w:val="left"/>
      <w:pPr>
        <w:ind w:left="720" w:hanging="360"/>
      </w:pPr>
      <w:rPr>
        <w:rFonts w:hint="default"/>
        <w:b/>
        <w:bCs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1575ED9"/>
    <w:multiLevelType w:val="hybridMultilevel"/>
    <w:tmpl w:val="9A3A0F64"/>
    <w:lvl w:ilvl="0" w:tplc="10090019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080" w:hanging="360"/>
      </w:pPr>
    </w:lvl>
    <w:lvl w:ilvl="2" w:tplc="1009001B" w:tentative="1">
      <w:start w:val="1"/>
      <w:numFmt w:val="lowerRoman"/>
      <w:lvlText w:val="%3."/>
      <w:lvlJc w:val="right"/>
      <w:pPr>
        <w:ind w:left="1800" w:hanging="180"/>
      </w:pPr>
    </w:lvl>
    <w:lvl w:ilvl="3" w:tplc="1009000F" w:tentative="1">
      <w:start w:val="1"/>
      <w:numFmt w:val="decimal"/>
      <w:lvlText w:val="%4."/>
      <w:lvlJc w:val="left"/>
      <w:pPr>
        <w:ind w:left="2520" w:hanging="360"/>
      </w:pPr>
    </w:lvl>
    <w:lvl w:ilvl="4" w:tplc="10090019" w:tentative="1">
      <w:start w:val="1"/>
      <w:numFmt w:val="lowerLetter"/>
      <w:lvlText w:val="%5."/>
      <w:lvlJc w:val="left"/>
      <w:pPr>
        <w:ind w:left="3240" w:hanging="360"/>
      </w:pPr>
    </w:lvl>
    <w:lvl w:ilvl="5" w:tplc="1009001B" w:tentative="1">
      <w:start w:val="1"/>
      <w:numFmt w:val="lowerRoman"/>
      <w:lvlText w:val="%6."/>
      <w:lvlJc w:val="right"/>
      <w:pPr>
        <w:ind w:left="3960" w:hanging="180"/>
      </w:pPr>
    </w:lvl>
    <w:lvl w:ilvl="6" w:tplc="1009000F" w:tentative="1">
      <w:start w:val="1"/>
      <w:numFmt w:val="decimal"/>
      <w:lvlText w:val="%7."/>
      <w:lvlJc w:val="left"/>
      <w:pPr>
        <w:ind w:left="4680" w:hanging="360"/>
      </w:pPr>
    </w:lvl>
    <w:lvl w:ilvl="7" w:tplc="10090019" w:tentative="1">
      <w:start w:val="1"/>
      <w:numFmt w:val="lowerLetter"/>
      <w:lvlText w:val="%8."/>
      <w:lvlJc w:val="left"/>
      <w:pPr>
        <w:ind w:left="5400" w:hanging="360"/>
      </w:pPr>
    </w:lvl>
    <w:lvl w:ilvl="8" w:tplc="1009001B" w:tentative="1">
      <w:start w:val="1"/>
      <w:numFmt w:val="lowerRoman"/>
      <w:lvlText w:val="%9."/>
      <w:lvlJc w:val="right"/>
      <w:pPr>
        <w:ind w:left="6120" w:hanging="180"/>
      </w:pPr>
    </w:lvl>
  </w:abstractNum>
  <w:num w:numId="1" w16cid:durableId="396248908">
    <w:abstractNumId w:val="0"/>
  </w:num>
  <w:num w:numId="2" w16cid:durableId="553852159">
    <w:abstractNumId w:val="4"/>
  </w:num>
  <w:num w:numId="3" w16cid:durableId="449711752">
    <w:abstractNumId w:val="1"/>
  </w:num>
  <w:num w:numId="4" w16cid:durableId="450396035">
    <w:abstractNumId w:val="3"/>
  </w:num>
  <w:num w:numId="5" w16cid:durableId="562176630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DAwNDUyMzYxMTMxN7JU0lEKTi0uzszPAykwMq4FANDguzctAAAA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 Parkinson&amp;apos;s Disease&lt;/Style&gt;&lt;LeftDelim&gt;{&lt;/LeftDelim&gt;&lt;RightDelim&gt;}&lt;/RightDelim&gt;&lt;FontName&gt;Times New Roman&lt;/FontName&gt;&lt;FontSize&gt;12&lt;/FontSize&gt;&lt;ReflistTitle&gt;Reference&lt;style face=&quot;bold&quot;&gt;s&lt;/style&gt;&lt;/ReflistTitle&gt;&lt;StartingRefnum&gt;1&lt;/StartingRefnum&gt;&lt;FirstLineIndent&gt;0&lt;/FirstLineIndent&gt;&lt;HangingIndent&gt;720&lt;/HangingIndent&gt;&lt;LineSpacing&gt;0&lt;/LineSpacing&gt;&lt;SpaceAfter&gt;2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0ww2pdf82ve21etr94vew5c5202a9t0rzf9&quot;&gt;3.ML in PD - SRwithMAxManuscript&lt;record-ids&gt;&lt;item&gt;10354&lt;/item&gt;&lt;item&gt;10794&lt;/item&gt;&lt;item&gt;10818&lt;/item&gt;&lt;item&gt;10929&lt;/item&gt;&lt;item&gt;12494&lt;/item&gt;&lt;item&gt;13266&lt;/item&gt;&lt;item&gt;13565&lt;/item&gt;&lt;item&gt;13571&lt;/item&gt;&lt;item&gt;13595&lt;/item&gt;&lt;item&gt;13596&lt;/item&gt;&lt;item&gt;13597&lt;/item&gt;&lt;item&gt;13599&lt;/item&gt;&lt;item&gt;13600&lt;/item&gt;&lt;item&gt;13601&lt;/item&gt;&lt;item&gt;13602&lt;/item&gt;&lt;item&gt;13603&lt;/item&gt;&lt;item&gt;13605&lt;/item&gt;&lt;item&gt;13606&lt;/item&gt;&lt;item&gt;13607&lt;/item&gt;&lt;item&gt;13609&lt;/item&gt;&lt;item&gt;13610&lt;/item&gt;&lt;item&gt;13611&lt;/item&gt;&lt;item&gt;13612&lt;/item&gt;&lt;item&gt;13613&lt;/item&gt;&lt;item&gt;13614&lt;/item&gt;&lt;item&gt;13615&lt;/item&gt;&lt;item&gt;13616&lt;/item&gt;&lt;item&gt;13617&lt;/item&gt;&lt;item&gt;13618&lt;/item&gt;&lt;item&gt;13619&lt;/item&gt;&lt;item&gt;13620&lt;/item&gt;&lt;item&gt;13621&lt;/item&gt;&lt;item&gt;13624&lt;/item&gt;&lt;item&gt;13625&lt;/item&gt;&lt;item&gt;13626&lt;/item&gt;&lt;item&gt;13627&lt;/item&gt;&lt;item&gt;13628&lt;/item&gt;&lt;item&gt;13629&lt;/item&gt;&lt;item&gt;13630&lt;/item&gt;&lt;item&gt;13631&lt;/item&gt;&lt;item&gt;13633&lt;/item&gt;&lt;item&gt;13634&lt;/item&gt;&lt;item&gt;13635&lt;/item&gt;&lt;item&gt;13636&lt;/item&gt;&lt;item&gt;13637&lt;/item&gt;&lt;item&gt;13638&lt;/item&gt;&lt;item&gt;13639&lt;/item&gt;&lt;item&gt;13640&lt;/item&gt;&lt;item&gt;13641&lt;/item&gt;&lt;item&gt;13642&lt;/item&gt;&lt;item&gt;13643&lt;/item&gt;&lt;item&gt;13644&lt;/item&gt;&lt;item&gt;13645&lt;/item&gt;&lt;item&gt;13646&lt;/item&gt;&lt;item&gt;13647&lt;/item&gt;&lt;item&gt;13648&lt;/item&gt;&lt;item&gt;13649&lt;/item&gt;&lt;item&gt;13650&lt;/item&gt;&lt;item&gt;13651&lt;/item&gt;&lt;item&gt;13652&lt;/item&gt;&lt;item&gt;13653&lt;/item&gt;&lt;item&gt;13654&lt;/item&gt;&lt;item&gt;13655&lt;/item&gt;&lt;item&gt;13656&lt;/item&gt;&lt;item&gt;13657&lt;/item&gt;&lt;item&gt;13658&lt;/item&gt;&lt;item&gt;13659&lt;/item&gt;&lt;item&gt;13660&lt;/item&gt;&lt;item&gt;13661&lt;/item&gt;&lt;item&gt;13662&lt;/item&gt;&lt;item&gt;13663&lt;/item&gt;&lt;item&gt;13664&lt;/item&gt;&lt;item&gt;13665&lt;/item&gt;&lt;item&gt;13666&lt;/item&gt;&lt;item&gt;13667&lt;/item&gt;&lt;item&gt;13668&lt;/item&gt;&lt;item&gt;13669&lt;/item&gt;&lt;item&gt;13670&lt;/item&gt;&lt;item&gt;13671&lt;/item&gt;&lt;item&gt;13672&lt;/item&gt;&lt;item&gt;13673&lt;/item&gt;&lt;item&gt;13675&lt;/item&gt;&lt;item&gt;13676&lt;/item&gt;&lt;item&gt;13677&lt;/item&gt;&lt;item&gt;13678&lt;/item&gt;&lt;item&gt;13679&lt;/item&gt;&lt;item&gt;13680&lt;/item&gt;&lt;item&gt;13681&lt;/item&gt;&lt;item&gt;13682&lt;/item&gt;&lt;item&gt;13683&lt;/item&gt;&lt;item&gt;13684&lt;/item&gt;&lt;item&gt;13685&lt;/item&gt;&lt;item&gt;13686&lt;/item&gt;&lt;item&gt;13687&lt;/item&gt;&lt;item&gt;13688&lt;/item&gt;&lt;item&gt;13689&lt;/item&gt;&lt;item&gt;13690&lt;/item&gt;&lt;item&gt;13691&lt;/item&gt;&lt;item&gt;13692&lt;/item&gt;&lt;item&gt;13693&lt;/item&gt;&lt;item&gt;13694&lt;/item&gt;&lt;item&gt;13695&lt;/item&gt;&lt;item&gt;13696&lt;/item&gt;&lt;item&gt;13697&lt;/item&gt;&lt;item&gt;13698&lt;/item&gt;&lt;item&gt;13699&lt;/item&gt;&lt;item&gt;13700&lt;/item&gt;&lt;item&gt;13701&lt;/item&gt;&lt;item&gt;13708&lt;/item&gt;&lt;item&gt;13711&lt;/item&gt;&lt;item&gt;13712&lt;/item&gt;&lt;item&gt;13713&lt;/item&gt;&lt;item&gt;13714&lt;/item&gt;&lt;item&gt;13715&lt;/item&gt;&lt;item&gt;13716&lt;/item&gt;&lt;item&gt;13717&lt;/item&gt;&lt;item&gt;13718&lt;/item&gt;&lt;item&gt;13719&lt;/item&gt;&lt;item&gt;13720&lt;/item&gt;&lt;item&gt;13721&lt;/item&gt;&lt;item&gt;13722&lt;/item&gt;&lt;item&gt;13723&lt;/item&gt;&lt;item&gt;13724&lt;/item&gt;&lt;item&gt;13725&lt;/item&gt;&lt;item&gt;13726&lt;/item&gt;&lt;item&gt;13727&lt;/item&gt;&lt;item&gt;13728&lt;/item&gt;&lt;item&gt;13729&lt;/item&gt;&lt;item&gt;13730&lt;/item&gt;&lt;item&gt;13933&lt;/item&gt;&lt;item&gt;13934&lt;/item&gt;&lt;item&gt;13939&lt;/item&gt;&lt;item&gt;13941&lt;/item&gt;&lt;item&gt;13957&lt;/item&gt;&lt;item&gt;14015&lt;/item&gt;&lt;item&gt;14126&lt;/item&gt;&lt;item&gt;14143&lt;/item&gt;&lt;item&gt;14144&lt;/item&gt;&lt;/record-ids&gt;&lt;/item&gt;&lt;/Libraries&gt;"/>
  </w:docVars>
  <w:rsids>
    <w:rsidRoot w:val="00986BFD"/>
    <w:rsid w:val="00002207"/>
    <w:rsid w:val="00003DD7"/>
    <w:rsid w:val="00020A73"/>
    <w:rsid w:val="00025D0E"/>
    <w:rsid w:val="000358F1"/>
    <w:rsid w:val="00047CBE"/>
    <w:rsid w:val="00062AB1"/>
    <w:rsid w:val="000713F7"/>
    <w:rsid w:val="00082D69"/>
    <w:rsid w:val="000A0D7A"/>
    <w:rsid w:val="000B568C"/>
    <w:rsid w:val="000C3610"/>
    <w:rsid w:val="000E45E2"/>
    <w:rsid w:val="000E6E4F"/>
    <w:rsid w:val="000F18D4"/>
    <w:rsid w:val="000F737B"/>
    <w:rsid w:val="00101DE8"/>
    <w:rsid w:val="00105417"/>
    <w:rsid w:val="00105762"/>
    <w:rsid w:val="00121A82"/>
    <w:rsid w:val="00130DE8"/>
    <w:rsid w:val="00133EC6"/>
    <w:rsid w:val="00136E8A"/>
    <w:rsid w:val="00143C01"/>
    <w:rsid w:val="00147471"/>
    <w:rsid w:val="00150406"/>
    <w:rsid w:val="00154897"/>
    <w:rsid w:val="00157517"/>
    <w:rsid w:val="00166D10"/>
    <w:rsid w:val="00170C4B"/>
    <w:rsid w:val="0017458B"/>
    <w:rsid w:val="00184B1B"/>
    <w:rsid w:val="001908E6"/>
    <w:rsid w:val="001B1675"/>
    <w:rsid w:val="001C4651"/>
    <w:rsid w:val="001D1E4C"/>
    <w:rsid w:val="001D2C1A"/>
    <w:rsid w:val="001D4125"/>
    <w:rsid w:val="001D4E09"/>
    <w:rsid w:val="001D5DE7"/>
    <w:rsid w:val="001E1B0F"/>
    <w:rsid w:val="001F2527"/>
    <w:rsid w:val="001F5C67"/>
    <w:rsid w:val="00200790"/>
    <w:rsid w:val="00204C49"/>
    <w:rsid w:val="002074C3"/>
    <w:rsid w:val="0021033D"/>
    <w:rsid w:val="00213DC6"/>
    <w:rsid w:val="00220930"/>
    <w:rsid w:val="002273EA"/>
    <w:rsid w:val="00240844"/>
    <w:rsid w:val="002468B8"/>
    <w:rsid w:val="002544EA"/>
    <w:rsid w:val="0028134C"/>
    <w:rsid w:val="0028757B"/>
    <w:rsid w:val="0029784F"/>
    <w:rsid w:val="002A146F"/>
    <w:rsid w:val="002A14DD"/>
    <w:rsid w:val="002A3595"/>
    <w:rsid w:val="002B6763"/>
    <w:rsid w:val="002C3951"/>
    <w:rsid w:val="002C4527"/>
    <w:rsid w:val="002D5508"/>
    <w:rsid w:val="002D7E7F"/>
    <w:rsid w:val="002F09F5"/>
    <w:rsid w:val="002F1644"/>
    <w:rsid w:val="002F45C9"/>
    <w:rsid w:val="002F6F70"/>
    <w:rsid w:val="0030655B"/>
    <w:rsid w:val="003164F7"/>
    <w:rsid w:val="00316CD2"/>
    <w:rsid w:val="00330068"/>
    <w:rsid w:val="00334E6A"/>
    <w:rsid w:val="00337C79"/>
    <w:rsid w:val="00341FF5"/>
    <w:rsid w:val="0034582E"/>
    <w:rsid w:val="00347585"/>
    <w:rsid w:val="00351379"/>
    <w:rsid w:val="00351BA2"/>
    <w:rsid w:val="00353BDE"/>
    <w:rsid w:val="003615F5"/>
    <w:rsid w:val="00364E39"/>
    <w:rsid w:val="003673F5"/>
    <w:rsid w:val="00387CB4"/>
    <w:rsid w:val="00387E25"/>
    <w:rsid w:val="003A14FA"/>
    <w:rsid w:val="003A3AAE"/>
    <w:rsid w:val="003A6FB4"/>
    <w:rsid w:val="003D06BD"/>
    <w:rsid w:val="003D332C"/>
    <w:rsid w:val="003E79FB"/>
    <w:rsid w:val="003F528B"/>
    <w:rsid w:val="0040320F"/>
    <w:rsid w:val="0041219D"/>
    <w:rsid w:val="004134F7"/>
    <w:rsid w:val="00416BCA"/>
    <w:rsid w:val="00435A89"/>
    <w:rsid w:val="00460A16"/>
    <w:rsid w:val="00460A31"/>
    <w:rsid w:val="00461E65"/>
    <w:rsid w:val="00474431"/>
    <w:rsid w:val="00475F52"/>
    <w:rsid w:val="00486A1C"/>
    <w:rsid w:val="004A3CF4"/>
    <w:rsid w:val="004B06EE"/>
    <w:rsid w:val="004C6FE4"/>
    <w:rsid w:val="004D2E57"/>
    <w:rsid w:val="004D6FFC"/>
    <w:rsid w:val="0050718B"/>
    <w:rsid w:val="0052043C"/>
    <w:rsid w:val="00521221"/>
    <w:rsid w:val="00522246"/>
    <w:rsid w:val="00522DFB"/>
    <w:rsid w:val="005339DA"/>
    <w:rsid w:val="0053454D"/>
    <w:rsid w:val="005660C8"/>
    <w:rsid w:val="005A3560"/>
    <w:rsid w:val="005A490B"/>
    <w:rsid w:val="005A7C98"/>
    <w:rsid w:val="005B1333"/>
    <w:rsid w:val="005B211D"/>
    <w:rsid w:val="005D2991"/>
    <w:rsid w:val="005E0CDF"/>
    <w:rsid w:val="005E57D0"/>
    <w:rsid w:val="005F6C1D"/>
    <w:rsid w:val="006224B1"/>
    <w:rsid w:val="00626511"/>
    <w:rsid w:val="00632DFD"/>
    <w:rsid w:val="00637317"/>
    <w:rsid w:val="0064405B"/>
    <w:rsid w:val="00645E60"/>
    <w:rsid w:val="006468DC"/>
    <w:rsid w:val="00663AF8"/>
    <w:rsid w:val="006676F0"/>
    <w:rsid w:val="00677E56"/>
    <w:rsid w:val="006A127B"/>
    <w:rsid w:val="006A5312"/>
    <w:rsid w:val="006E20E7"/>
    <w:rsid w:val="006E44F6"/>
    <w:rsid w:val="006F4D76"/>
    <w:rsid w:val="006F5F1A"/>
    <w:rsid w:val="0070088B"/>
    <w:rsid w:val="00705B32"/>
    <w:rsid w:val="00706844"/>
    <w:rsid w:val="0071608C"/>
    <w:rsid w:val="007339F4"/>
    <w:rsid w:val="0074560A"/>
    <w:rsid w:val="007459B5"/>
    <w:rsid w:val="00766F1C"/>
    <w:rsid w:val="00776037"/>
    <w:rsid w:val="00777806"/>
    <w:rsid w:val="0078095A"/>
    <w:rsid w:val="00783554"/>
    <w:rsid w:val="007A63D2"/>
    <w:rsid w:val="007B3B38"/>
    <w:rsid w:val="007B4675"/>
    <w:rsid w:val="007C02CC"/>
    <w:rsid w:val="007D5F23"/>
    <w:rsid w:val="007D79FD"/>
    <w:rsid w:val="007F1B32"/>
    <w:rsid w:val="008024CD"/>
    <w:rsid w:val="00813160"/>
    <w:rsid w:val="00814B3E"/>
    <w:rsid w:val="00824F38"/>
    <w:rsid w:val="0084196B"/>
    <w:rsid w:val="0085048A"/>
    <w:rsid w:val="00864973"/>
    <w:rsid w:val="00877405"/>
    <w:rsid w:val="008831C6"/>
    <w:rsid w:val="008832DC"/>
    <w:rsid w:val="008954BB"/>
    <w:rsid w:val="008965E1"/>
    <w:rsid w:val="008B4C23"/>
    <w:rsid w:val="008B66A3"/>
    <w:rsid w:val="008C6301"/>
    <w:rsid w:val="008F491C"/>
    <w:rsid w:val="00905AF8"/>
    <w:rsid w:val="00920287"/>
    <w:rsid w:val="00923A29"/>
    <w:rsid w:val="00927DAC"/>
    <w:rsid w:val="009370A1"/>
    <w:rsid w:val="00951785"/>
    <w:rsid w:val="00955F8C"/>
    <w:rsid w:val="00956018"/>
    <w:rsid w:val="0096614D"/>
    <w:rsid w:val="00971DC0"/>
    <w:rsid w:val="00982B28"/>
    <w:rsid w:val="00986BFD"/>
    <w:rsid w:val="00991505"/>
    <w:rsid w:val="009927C7"/>
    <w:rsid w:val="0099542E"/>
    <w:rsid w:val="009A13D9"/>
    <w:rsid w:val="009A2C2A"/>
    <w:rsid w:val="009A43AA"/>
    <w:rsid w:val="009B1616"/>
    <w:rsid w:val="009C0F1B"/>
    <w:rsid w:val="009C4EA5"/>
    <w:rsid w:val="009C6CEA"/>
    <w:rsid w:val="009D4F07"/>
    <w:rsid w:val="009D7E18"/>
    <w:rsid w:val="009E4EC3"/>
    <w:rsid w:val="009E7470"/>
    <w:rsid w:val="009F326D"/>
    <w:rsid w:val="00A10CE7"/>
    <w:rsid w:val="00A26258"/>
    <w:rsid w:val="00A34031"/>
    <w:rsid w:val="00A40E97"/>
    <w:rsid w:val="00A47425"/>
    <w:rsid w:val="00A52E92"/>
    <w:rsid w:val="00A54B9B"/>
    <w:rsid w:val="00A716AD"/>
    <w:rsid w:val="00A73944"/>
    <w:rsid w:val="00A83AFC"/>
    <w:rsid w:val="00A83C9B"/>
    <w:rsid w:val="00A9266E"/>
    <w:rsid w:val="00A95D5F"/>
    <w:rsid w:val="00AA089E"/>
    <w:rsid w:val="00AA14E5"/>
    <w:rsid w:val="00AC2536"/>
    <w:rsid w:val="00AE3107"/>
    <w:rsid w:val="00AE3878"/>
    <w:rsid w:val="00AE4F56"/>
    <w:rsid w:val="00B027CF"/>
    <w:rsid w:val="00B04730"/>
    <w:rsid w:val="00B27B8E"/>
    <w:rsid w:val="00B3362C"/>
    <w:rsid w:val="00B44B41"/>
    <w:rsid w:val="00B843CA"/>
    <w:rsid w:val="00B90977"/>
    <w:rsid w:val="00BB7DBA"/>
    <w:rsid w:val="00BC7C8C"/>
    <w:rsid w:val="00BE4595"/>
    <w:rsid w:val="00BE6804"/>
    <w:rsid w:val="00C0280B"/>
    <w:rsid w:val="00C11C0E"/>
    <w:rsid w:val="00C13F4B"/>
    <w:rsid w:val="00C24C87"/>
    <w:rsid w:val="00C275DE"/>
    <w:rsid w:val="00C34137"/>
    <w:rsid w:val="00C35657"/>
    <w:rsid w:val="00C40544"/>
    <w:rsid w:val="00C443C8"/>
    <w:rsid w:val="00C5008A"/>
    <w:rsid w:val="00C620E3"/>
    <w:rsid w:val="00C62F8E"/>
    <w:rsid w:val="00C64A3E"/>
    <w:rsid w:val="00C924F0"/>
    <w:rsid w:val="00C92B88"/>
    <w:rsid w:val="00C933C2"/>
    <w:rsid w:val="00C957C0"/>
    <w:rsid w:val="00C95872"/>
    <w:rsid w:val="00C96ED5"/>
    <w:rsid w:val="00CC25E5"/>
    <w:rsid w:val="00CD2E03"/>
    <w:rsid w:val="00D010EA"/>
    <w:rsid w:val="00D247AD"/>
    <w:rsid w:val="00D26E06"/>
    <w:rsid w:val="00D32E87"/>
    <w:rsid w:val="00D341E7"/>
    <w:rsid w:val="00D37DDE"/>
    <w:rsid w:val="00D621FE"/>
    <w:rsid w:val="00D67332"/>
    <w:rsid w:val="00D72EC7"/>
    <w:rsid w:val="00D8761F"/>
    <w:rsid w:val="00D9166B"/>
    <w:rsid w:val="00DA2AC1"/>
    <w:rsid w:val="00DA3EA3"/>
    <w:rsid w:val="00DA6889"/>
    <w:rsid w:val="00DA6E75"/>
    <w:rsid w:val="00DC45D0"/>
    <w:rsid w:val="00DC7E99"/>
    <w:rsid w:val="00E025D4"/>
    <w:rsid w:val="00E068E3"/>
    <w:rsid w:val="00E13FD3"/>
    <w:rsid w:val="00E15111"/>
    <w:rsid w:val="00E17AB9"/>
    <w:rsid w:val="00E2277D"/>
    <w:rsid w:val="00E2649A"/>
    <w:rsid w:val="00E30871"/>
    <w:rsid w:val="00E50D1C"/>
    <w:rsid w:val="00E65B96"/>
    <w:rsid w:val="00E726AB"/>
    <w:rsid w:val="00E75C84"/>
    <w:rsid w:val="00E855C6"/>
    <w:rsid w:val="00EB40D5"/>
    <w:rsid w:val="00EC2853"/>
    <w:rsid w:val="00ED5309"/>
    <w:rsid w:val="00ED68FA"/>
    <w:rsid w:val="00EE1508"/>
    <w:rsid w:val="00EE3C6F"/>
    <w:rsid w:val="00EE474D"/>
    <w:rsid w:val="00EE776C"/>
    <w:rsid w:val="00EF0422"/>
    <w:rsid w:val="00F14D09"/>
    <w:rsid w:val="00F230ED"/>
    <w:rsid w:val="00F24A5E"/>
    <w:rsid w:val="00F50207"/>
    <w:rsid w:val="00F775DA"/>
    <w:rsid w:val="00F80961"/>
    <w:rsid w:val="00F8112D"/>
    <w:rsid w:val="00FA5C54"/>
    <w:rsid w:val="00FB0D16"/>
    <w:rsid w:val="00FB6884"/>
    <w:rsid w:val="00FB6B2D"/>
    <w:rsid w:val="00FC3A29"/>
    <w:rsid w:val="00FD4433"/>
    <w:rsid w:val="00FE386D"/>
    <w:rsid w:val="00FE7F8C"/>
    <w:rsid w:val="00FF50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16DCD83"/>
  <w15:chartTrackingRefBased/>
  <w15:docId w15:val="{095F5383-8E12-433C-9190-860D342D4EA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C4527"/>
    <w:pPr>
      <w:spacing w:after="60" w:line="240" w:lineRule="auto"/>
      <w:ind w:firstLine="720"/>
      <w:jc w:val="both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8024CD"/>
    <w:pPr>
      <w:keepNext/>
      <w:keepLines/>
      <w:spacing w:before="240" w:after="0" w:line="360" w:lineRule="auto"/>
      <w:ind w:firstLine="0"/>
      <w:outlineLvl w:val="0"/>
    </w:pPr>
    <w:rPr>
      <w:rFonts w:eastAsiaTheme="majorEastAsia" w:cstheme="majorBidi"/>
      <w:b/>
      <w:color w:val="2F5496" w:themeColor="accent1" w:themeShade="BF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8024CD"/>
    <w:pPr>
      <w:spacing w:after="0" w:line="360" w:lineRule="auto"/>
      <w:contextualSpacing/>
      <w:jc w:val="center"/>
    </w:pPr>
    <w:rPr>
      <w:rFonts w:asciiTheme="majorHAnsi" w:eastAsiaTheme="majorEastAsia" w:hAnsiTheme="majorHAnsi" w:cstheme="majorBidi"/>
      <w:b/>
      <w:color w:val="4472C4" w:themeColor="accent1"/>
      <w:spacing w:val="-10"/>
      <w:kern w:val="28"/>
      <w:sz w:val="28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024CD"/>
    <w:rPr>
      <w:rFonts w:asciiTheme="majorHAnsi" w:eastAsiaTheme="majorEastAsia" w:hAnsiTheme="majorHAnsi" w:cstheme="majorBidi"/>
      <w:b/>
      <w:noProof/>
      <w:color w:val="4472C4" w:themeColor="accent1"/>
      <w:spacing w:val="-10"/>
      <w:kern w:val="28"/>
      <w:sz w:val="28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sid w:val="008024CD"/>
    <w:rPr>
      <w:rFonts w:ascii="Trebuchet MS" w:eastAsiaTheme="majorEastAsia" w:hAnsi="Trebuchet MS" w:cstheme="majorBidi"/>
      <w:b/>
      <w:noProof/>
      <w:color w:val="2F5496" w:themeColor="accent1" w:themeShade="BF"/>
      <w:sz w:val="24"/>
      <w:szCs w:val="32"/>
    </w:rPr>
  </w:style>
  <w:style w:type="table" w:customStyle="1" w:styleId="TableGrid1">
    <w:name w:val="Table Grid1"/>
    <w:basedOn w:val="TableNormal"/>
    <w:next w:val="TableGrid"/>
    <w:uiPriority w:val="39"/>
    <w:rsid w:val="00986BFD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39"/>
    <w:rsid w:val="00986BF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986BFD"/>
  </w:style>
  <w:style w:type="paragraph" w:styleId="ListParagraph">
    <w:name w:val="List Paragraph"/>
    <w:basedOn w:val="Normal"/>
    <w:uiPriority w:val="34"/>
    <w:qFormat/>
    <w:rsid w:val="00986BFD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204C4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04C4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04C49"/>
    <w:rPr>
      <w:rFonts w:ascii="Times New Roman" w:hAnsi="Times New Roman"/>
      <w:noProof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04C4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04C49"/>
    <w:rPr>
      <w:rFonts w:ascii="Times New Roman" w:hAnsi="Times New Roman"/>
      <w:b/>
      <w:bCs/>
      <w:noProof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2A146F"/>
    <w:pPr>
      <w:spacing w:after="0"/>
      <w:jc w:val="center"/>
    </w:pPr>
    <w:rPr>
      <w:rFonts w:cs="Times New Roman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A146F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A146F"/>
    <w:rPr>
      <w:rFonts w:cs="Times New Roman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A146F"/>
    <w:rPr>
      <w:rFonts w:ascii="Times New Roman" w:hAnsi="Times New Roman" w:cs="Times New Roman"/>
      <w:noProof/>
      <w:sz w:val="24"/>
      <w:lang w:val="en-US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1E1B0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/>
      <w:ind w:firstLine="0"/>
      <w:jc w:val="left"/>
    </w:pPr>
    <w:rPr>
      <w:rFonts w:ascii="Courier New" w:eastAsia="Times New Roman" w:hAnsi="Courier New" w:cs="Courier New"/>
      <w:sz w:val="20"/>
      <w:szCs w:val="20"/>
      <w:lang w:eastAsia="en-CA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1E1B0F"/>
    <w:rPr>
      <w:rFonts w:ascii="Courier New" w:eastAsia="Times New Roman" w:hAnsi="Courier New" w:cs="Courier New"/>
      <w:sz w:val="20"/>
      <w:szCs w:val="20"/>
      <w:lang w:eastAsia="en-CA"/>
    </w:rPr>
  </w:style>
  <w:style w:type="character" w:styleId="HTMLCode">
    <w:name w:val="HTML Code"/>
    <w:basedOn w:val="DefaultParagraphFont"/>
    <w:uiPriority w:val="99"/>
    <w:semiHidden/>
    <w:unhideWhenUsed/>
    <w:rsid w:val="001E1B0F"/>
    <w:rPr>
      <w:rFonts w:ascii="Courier New" w:eastAsia="Times New Roman" w:hAnsi="Courier New" w:cs="Courier New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F8112D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F8112D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4B06EE"/>
    <w:pPr>
      <w:spacing w:after="0" w:line="240" w:lineRule="auto"/>
    </w:pPr>
    <w:rPr>
      <w:rFonts w:ascii="Times New Roman" w:hAnsi="Times New Roman"/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7336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126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87C03EE-22E0-4CBF-B705-18FD3C3A3C8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21</TotalTime>
  <Pages>13</Pages>
  <Words>4640</Words>
  <Characters>26449</Characters>
  <Application>Microsoft Office Word</Application>
  <DocSecurity>0</DocSecurity>
  <Lines>220</Lines>
  <Paragraphs>6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0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copo Cristini</dc:creator>
  <cp:keywords/>
  <dc:description/>
  <cp:lastModifiedBy>Bethany Kumar</cp:lastModifiedBy>
  <cp:revision>90</cp:revision>
  <dcterms:created xsi:type="dcterms:W3CDTF">2022-10-12T13:46:00Z</dcterms:created>
  <dcterms:modified xsi:type="dcterms:W3CDTF">2023-06-27T17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0965f2604419b9ea112816a43b1d302697c9b7cb6dadd9083dca23c75ec992d8</vt:lpwstr>
  </property>
</Properties>
</file>